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5D6732" w14:textId="614CDDFA" w:rsidR="0049198C" w:rsidRDefault="0049198C" w:rsidP="00FA731A">
      <w:pPr>
        <w:jc w:val="center"/>
        <w:rPr>
          <w:rFonts w:cstheme="minorHAnsi"/>
          <w:sz w:val="24"/>
          <w:szCs w:val="24"/>
        </w:rPr>
      </w:pPr>
    </w:p>
    <w:p w14:paraId="5CECA08D" w14:textId="1DC3B4D1" w:rsidR="0049198C" w:rsidRDefault="0049198C" w:rsidP="00FA731A">
      <w:pPr>
        <w:jc w:val="center"/>
        <w:rPr>
          <w:rFonts w:cstheme="minorHAnsi"/>
          <w:sz w:val="24"/>
          <w:szCs w:val="24"/>
        </w:rPr>
      </w:pPr>
    </w:p>
    <w:p w14:paraId="77FC8905" w14:textId="77777777" w:rsidR="0049198C" w:rsidRDefault="0049198C" w:rsidP="00FA731A">
      <w:pPr>
        <w:jc w:val="center"/>
        <w:rPr>
          <w:rFonts w:cstheme="minorHAnsi"/>
          <w:sz w:val="24"/>
          <w:szCs w:val="24"/>
        </w:rPr>
      </w:pPr>
    </w:p>
    <w:p w14:paraId="0C700582" w14:textId="088FCFAC" w:rsidR="0049198C" w:rsidRDefault="0049198C" w:rsidP="00FA731A">
      <w:pPr>
        <w:jc w:val="center"/>
        <w:rPr>
          <w:rFonts w:cstheme="minorHAnsi"/>
          <w:sz w:val="24"/>
          <w:szCs w:val="24"/>
        </w:rPr>
      </w:pPr>
    </w:p>
    <w:p w14:paraId="101EBC06" w14:textId="77777777" w:rsidR="0049198C" w:rsidRDefault="0049198C" w:rsidP="00FA731A">
      <w:pPr>
        <w:jc w:val="center"/>
        <w:rPr>
          <w:rFonts w:cstheme="minorHAnsi"/>
          <w:sz w:val="24"/>
          <w:szCs w:val="24"/>
        </w:rPr>
      </w:pPr>
    </w:p>
    <w:p w14:paraId="2FB21B15" w14:textId="38F03CE8" w:rsidR="00FA731A" w:rsidRPr="0049198C" w:rsidRDefault="00FA731A" w:rsidP="00FA731A">
      <w:pPr>
        <w:jc w:val="center"/>
        <w:rPr>
          <w:rFonts w:cstheme="minorHAnsi"/>
          <w:sz w:val="38"/>
          <w:szCs w:val="38"/>
        </w:rPr>
      </w:pPr>
      <w:r w:rsidRPr="0049198C">
        <w:rPr>
          <w:rFonts w:cstheme="minorHAnsi"/>
          <w:sz w:val="38"/>
          <w:szCs w:val="38"/>
        </w:rPr>
        <w:t>BGGN213 – Foundations of Bioinformatics</w:t>
      </w:r>
    </w:p>
    <w:p w14:paraId="4FA57126" w14:textId="3DB475DE" w:rsidR="00FA731A" w:rsidRPr="0049198C" w:rsidRDefault="00FA731A" w:rsidP="00FA731A">
      <w:pPr>
        <w:pBdr>
          <w:bottom w:val="single" w:sz="6" w:space="1" w:color="auto"/>
        </w:pBdr>
        <w:jc w:val="center"/>
        <w:rPr>
          <w:rFonts w:cstheme="minorHAnsi"/>
          <w:sz w:val="80"/>
          <w:szCs w:val="80"/>
        </w:rPr>
      </w:pPr>
      <w:r w:rsidRPr="0049198C">
        <w:rPr>
          <w:rFonts w:cstheme="minorHAnsi"/>
          <w:sz w:val="80"/>
          <w:szCs w:val="80"/>
        </w:rPr>
        <w:t>Find-A-Gene Project</w:t>
      </w:r>
    </w:p>
    <w:p w14:paraId="703C69B4" w14:textId="58B00989" w:rsidR="00FA731A" w:rsidRDefault="00FA731A" w:rsidP="00FA731A">
      <w:pPr>
        <w:jc w:val="center"/>
        <w:rPr>
          <w:rFonts w:cstheme="minorHAnsi"/>
          <w:sz w:val="24"/>
          <w:szCs w:val="24"/>
        </w:rPr>
      </w:pPr>
      <w:r>
        <w:rPr>
          <w:rFonts w:cstheme="minorHAnsi"/>
          <w:sz w:val="24"/>
          <w:szCs w:val="24"/>
        </w:rPr>
        <w:t>Amy Prichard</w:t>
      </w:r>
    </w:p>
    <w:p w14:paraId="28DCF84F" w14:textId="57F9DBDA" w:rsidR="00FA731A" w:rsidRDefault="00FA731A" w:rsidP="00FA731A">
      <w:pPr>
        <w:jc w:val="center"/>
        <w:rPr>
          <w:rFonts w:cstheme="minorHAnsi"/>
          <w:sz w:val="24"/>
          <w:szCs w:val="24"/>
        </w:rPr>
      </w:pPr>
      <w:r>
        <w:rPr>
          <w:rFonts w:cstheme="minorHAnsi"/>
          <w:sz w:val="24"/>
          <w:szCs w:val="24"/>
        </w:rPr>
        <w:t>aprichar@ucsd.edu</w:t>
      </w:r>
    </w:p>
    <w:p w14:paraId="72C1067C" w14:textId="77777777" w:rsidR="0049198C" w:rsidRDefault="00FA731A" w:rsidP="00FA731A">
      <w:pPr>
        <w:jc w:val="center"/>
        <w:rPr>
          <w:rFonts w:cstheme="minorHAnsi"/>
          <w:sz w:val="24"/>
          <w:szCs w:val="24"/>
        </w:rPr>
      </w:pPr>
      <w:r>
        <w:rPr>
          <w:rFonts w:cstheme="minorHAnsi"/>
          <w:sz w:val="24"/>
          <w:szCs w:val="24"/>
        </w:rPr>
        <w:t>PID: A53263684</w:t>
      </w:r>
    </w:p>
    <w:p w14:paraId="33D4C47C" w14:textId="77777777" w:rsidR="0049198C" w:rsidRDefault="0049198C" w:rsidP="00FA731A">
      <w:pPr>
        <w:jc w:val="center"/>
        <w:rPr>
          <w:rFonts w:cstheme="minorHAnsi"/>
          <w:sz w:val="24"/>
          <w:szCs w:val="24"/>
        </w:rPr>
      </w:pPr>
    </w:p>
    <w:p w14:paraId="23ACA4C2" w14:textId="77777777" w:rsidR="0049198C" w:rsidRDefault="0049198C" w:rsidP="00FA731A">
      <w:pPr>
        <w:jc w:val="center"/>
        <w:rPr>
          <w:rFonts w:cstheme="minorHAnsi"/>
          <w:sz w:val="24"/>
          <w:szCs w:val="24"/>
        </w:rPr>
      </w:pPr>
    </w:p>
    <w:p w14:paraId="035053E2" w14:textId="77777777" w:rsidR="0049198C" w:rsidRDefault="0049198C" w:rsidP="00FA731A">
      <w:pPr>
        <w:jc w:val="center"/>
        <w:rPr>
          <w:rFonts w:cstheme="minorHAnsi"/>
          <w:sz w:val="24"/>
          <w:szCs w:val="24"/>
        </w:rPr>
      </w:pPr>
    </w:p>
    <w:p w14:paraId="365C74ED" w14:textId="77777777" w:rsidR="0049198C" w:rsidRDefault="0049198C" w:rsidP="00FA731A">
      <w:pPr>
        <w:jc w:val="center"/>
        <w:rPr>
          <w:rFonts w:cstheme="minorHAnsi"/>
          <w:sz w:val="24"/>
          <w:szCs w:val="24"/>
        </w:rPr>
      </w:pPr>
    </w:p>
    <w:p w14:paraId="2641808F" w14:textId="77777777" w:rsidR="0049198C" w:rsidRDefault="0049198C" w:rsidP="00FA731A">
      <w:pPr>
        <w:jc w:val="center"/>
        <w:rPr>
          <w:rFonts w:cstheme="minorHAnsi"/>
          <w:sz w:val="24"/>
          <w:szCs w:val="24"/>
        </w:rPr>
      </w:pPr>
    </w:p>
    <w:p w14:paraId="6FB21D99" w14:textId="77777777" w:rsidR="0049198C" w:rsidRDefault="0049198C" w:rsidP="00FA731A">
      <w:pPr>
        <w:jc w:val="center"/>
        <w:rPr>
          <w:rFonts w:cstheme="minorHAnsi"/>
          <w:sz w:val="24"/>
          <w:szCs w:val="24"/>
        </w:rPr>
      </w:pPr>
    </w:p>
    <w:p w14:paraId="20E7375C" w14:textId="77777777" w:rsidR="0049198C" w:rsidRDefault="0049198C" w:rsidP="00FA731A">
      <w:pPr>
        <w:jc w:val="center"/>
        <w:rPr>
          <w:rFonts w:cstheme="minorHAnsi"/>
          <w:sz w:val="24"/>
          <w:szCs w:val="24"/>
        </w:rPr>
      </w:pPr>
    </w:p>
    <w:p w14:paraId="756C97F0" w14:textId="77777777" w:rsidR="0049198C" w:rsidRDefault="0049198C" w:rsidP="00FA731A">
      <w:pPr>
        <w:jc w:val="center"/>
        <w:rPr>
          <w:rFonts w:cstheme="minorHAnsi"/>
          <w:sz w:val="24"/>
          <w:szCs w:val="24"/>
        </w:rPr>
      </w:pPr>
    </w:p>
    <w:p w14:paraId="460E065B" w14:textId="77777777" w:rsidR="0049198C" w:rsidRDefault="0049198C" w:rsidP="00FA731A">
      <w:pPr>
        <w:jc w:val="center"/>
        <w:rPr>
          <w:rFonts w:cstheme="minorHAnsi"/>
          <w:sz w:val="24"/>
          <w:szCs w:val="24"/>
        </w:rPr>
      </w:pPr>
    </w:p>
    <w:p w14:paraId="3725B10C" w14:textId="77777777" w:rsidR="0049198C" w:rsidRDefault="0049198C" w:rsidP="00FA731A">
      <w:pPr>
        <w:jc w:val="center"/>
        <w:rPr>
          <w:rFonts w:cstheme="minorHAnsi"/>
          <w:sz w:val="24"/>
          <w:szCs w:val="24"/>
        </w:rPr>
      </w:pPr>
    </w:p>
    <w:p w14:paraId="4A4A28F8" w14:textId="77777777" w:rsidR="0049198C" w:rsidRDefault="0049198C" w:rsidP="00FA731A">
      <w:pPr>
        <w:jc w:val="center"/>
        <w:rPr>
          <w:rFonts w:cstheme="minorHAnsi"/>
          <w:sz w:val="24"/>
          <w:szCs w:val="24"/>
        </w:rPr>
      </w:pPr>
    </w:p>
    <w:p w14:paraId="53335125" w14:textId="72BCD1C1" w:rsidR="0049198C" w:rsidRDefault="0049198C" w:rsidP="00FA731A">
      <w:pPr>
        <w:jc w:val="center"/>
        <w:rPr>
          <w:rFonts w:cstheme="minorHAnsi"/>
          <w:sz w:val="24"/>
          <w:szCs w:val="24"/>
        </w:rPr>
      </w:pPr>
    </w:p>
    <w:p w14:paraId="50C7C6BC" w14:textId="1B1FEA3F" w:rsidR="0049198C" w:rsidRDefault="0049198C" w:rsidP="00FA731A">
      <w:pPr>
        <w:jc w:val="center"/>
        <w:rPr>
          <w:rFonts w:cstheme="minorHAnsi"/>
          <w:sz w:val="24"/>
          <w:szCs w:val="24"/>
        </w:rPr>
      </w:pPr>
    </w:p>
    <w:p w14:paraId="326A4575" w14:textId="31F779CA" w:rsidR="0049198C" w:rsidRDefault="0049198C" w:rsidP="00FA731A">
      <w:pPr>
        <w:jc w:val="center"/>
        <w:rPr>
          <w:rFonts w:cstheme="minorHAnsi"/>
          <w:sz w:val="24"/>
          <w:szCs w:val="24"/>
        </w:rPr>
      </w:pPr>
    </w:p>
    <w:p w14:paraId="1ED27A1F" w14:textId="1A1282DE" w:rsidR="00FA731A" w:rsidRDefault="00FA731A" w:rsidP="0049198C">
      <w:pPr>
        <w:rPr>
          <w:rFonts w:cstheme="minorHAnsi"/>
          <w:sz w:val="24"/>
          <w:szCs w:val="24"/>
        </w:rPr>
      </w:pPr>
      <w:r>
        <w:rPr>
          <w:rFonts w:cstheme="minorHAnsi"/>
          <w:sz w:val="24"/>
          <w:szCs w:val="24"/>
        </w:rPr>
        <w:br w:type="page"/>
      </w:r>
    </w:p>
    <w:p w14:paraId="06C8974A" w14:textId="239CFA92" w:rsidR="004B5E94" w:rsidRPr="007B39C7" w:rsidRDefault="00E66DA3" w:rsidP="004B5E94">
      <w:pPr>
        <w:rPr>
          <w:rFonts w:cstheme="minorHAnsi"/>
          <w:sz w:val="24"/>
          <w:szCs w:val="24"/>
        </w:rPr>
      </w:pPr>
      <w:r w:rsidRPr="007B39C7">
        <w:rPr>
          <w:rFonts w:cstheme="minorHAnsi"/>
          <w:color w:val="FF0000"/>
          <w:sz w:val="24"/>
          <w:szCs w:val="24"/>
        </w:rPr>
        <w:lastRenderedPageBreak/>
        <w:t xml:space="preserve">[Q1] </w:t>
      </w:r>
      <w:r w:rsidRPr="007B39C7">
        <w:rPr>
          <w:rFonts w:cstheme="minorHAnsi"/>
          <w:sz w:val="24"/>
          <w:szCs w:val="24"/>
        </w:rPr>
        <w:t>Tell me the name of a protein you are interested in. Include the species and the accession number. This can be a human protein or a protein from any other species as long as its function is known.</w:t>
      </w:r>
    </w:p>
    <w:p w14:paraId="5860B192" w14:textId="77777777" w:rsidR="00E66DA3" w:rsidRPr="007B39C7" w:rsidRDefault="004B5E94" w:rsidP="004B5E94">
      <w:pPr>
        <w:rPr>
          <w:rFonts w:cstheme="minorHAnsi"/>
          <w:sz w:val="24"/>
          <w:szCs w:val="24"/>
        </w:rPr>
      </w:pPr>
      <w:r w:rsidRPr="007B39C7">
        <w:rPr>
          <w:rFonts w:cstheme="minorHAnsi"/>
          <w:sz w:val="24"/>
          <w:szCs w:val="24"/>
        </w:rPr>
        <w:t>If you do not have a favorite protein, select human RBP4 or KIF11. Do not use beta globin as this is in the worked example report that I provide you with online.</w:t>
      </w:r>
    </w:p>
    <w:p w14:paraId="10892285" w14:textId="77777777" w:rsidR="00E66DA3" w:rsidRPr="007B39C7" w:rsidRDefault="00E66DA3" w:rsidP="004B5E94">
      <w:pPr>
        <w:rPr>
          <w:rFonts w:cstheme="minorHAnsi"/>
          <w:color w:val="0070C0"/>
          <w:sz w:val="24"/>
          <w:szCs w:val="24"/>
        </w:rPr>
      </w:pPr>
      <w:r w:rsidRPr="005410C7">
        <w:rPr>
          <w:rFonts w:cstheme="minorHAnsi"/>
          <w:b/>
          <w:color w:val="0070C0"/>
          <w:sz w:val="24"/>
          <w:szCs w:val="24"/>
        </w:rPr>
        <w:t>Name</w:t>
      </w:r>
      <w:r w:rsidRPr="007B39C7">
        <w:rPr>
          <w:rFonts w:cstheme="minorHAnsi"/>
          <w:color w:val="0070C0"/>
          <w:sz w:val="24"/>
          <w:szCs w:val="24"/>
        </w:rPr>
        <w:t>:</w:t>
      </w:r>
      <w:r w:rsidRPr="007B39C7">
        <w:rPr>
          <w:rFonts w:cstheme="minorHAnsi"/>
          <w:color w:val="0070C0"/>
          <w:sz w:val="24"/>
          <w:szCs w:val="24"/>
        </w:rPr>
        <w:tab/>
      </w:r>
      <w:r w:rsidRPr="007B39C7">
        <w:rPr>
          <w:rFonts w:cstheme="minorHAnsi"/>
          <w:color w:val="0070C0"/>
          <w:sz w:val="24"/>
          <w:szCs w:val="24"/>
        </w:rPr>
        <w:tab/>
      </w:r>
      <w:r w:rsidR="00A86D7C">
        <w:rPr>
          <w:rFonts w:cstheme="minorHAnsi"/>
          <w:color w:val="0070C0"/>
          <w:sz w:val="24"/>
          <w:szCs w:val="24"/>
        </w:rPr>
        <w:t>Argonaute</w:t>
      </w:r>
      <w:r w:rsidR="00770BCB">
        <w:rPr>
          <w:rFonts w:cstheme="minorHAnsi"/>
          <w:color w:val="0070C0"/>
          <w:sz w:val="24"/>
          <w:szCs w:val="24"/>
        </w:rPr>
        <w:t>-1 (AGO1)</w:t>
      </w:r>
    </w:p>
    <w:p w14:paraId="77FDF678" w14:textId="77777777" w:rsidR="00E66DA3" w:rsidRPr="007B39C7" w:rsidRDefault="00E66DA3" w:rsidP="004B5E94">
      <w:pPr>
        <w:rPr>
          <w:rFonts w:cstheme="minorHAnsi"/>
          <w:color w:val="0070C0"/>
          <w:sz w:val="24"/>
          <w:szCs w:val="24"/>
        </w:rPr>
      </w:pPr>
      <w:r w:rsidRPr="005410C7">
        <w:rPr>
          <w:rFonts w:cstheme="minorHAnsi"/>
          <w:b/>
          <w:color w:val="0070C0"/>
          <w:sz w:val="24"/>
          <w:szCs w:val="24"/>
        </w:rPr>
        <w:t>Accession</w:t>
      </w:r>
      <w:r w:rsidRPr="007B39C7">
        <w:rPr>
          <w:rFonts w:cstheme="minorHAnsi"/>
          <w:color w:val="0070C0"/>
          <w:sz w:val="24"/>
          <w:szCs w:val="24"/>
        </w:rPr>
        <w:t>:</w:t>
      </w:r>
      <w:r w:rsidRPr="007B39C7">
        <w:rPr>
          <w:rFonts w:cstheme="minorHAnsi"/>
          <w:color w:val="0070C0"/>
          <w:sz w:val="24"/>
          <w:szCs w:val="24"/>
        </w:rPr>
        <w:tab/>
      </w:r>
      <w:r w:rsidR="00770BCB" w:rsidRPr="00770BCB">
        <w:rPr>
          <w:rFonts w:cstheme="minorHAnsi"/>
          <w:color w:val="0070C0"/>
          <w:sz w:val="24"/>
          <w:szCs w:val="24"/>
        </w:rPr>
        <w:t>NP_001246314.1</w:t>
      </w:r>
    </w:p>
    <w:p w14:paraId="64E55599" w14:textId="77777777" w:rsidR="004E7452" w:rsidRPr="007B39C7" w:rsidRDefault="00E66DA3" w:rsidP="004B5E94">
      <w:pPr>
        <w:rPr>
          <w:rFonts w:cstheme="minorHAnsi"/>
          <w:i/>
          <w:color w:val="0070C0"/>
          <w:sz w:val="24"/>
          <w:szCs w:val="24"/>
        </w:rPr>
      </w:pPr>
      <w:r w:rsidRPr="005410C7">
        <w:rPr>
          <w:rFonts w:cstheme="minorHAnsi"/>
          <w:b/>
          <w:color w:val="0070C0"/>
          <w:sz w:val="24"/>
          <w:szCs w:val="24"/>
        </w:rPr>
        <w:t>Species</w:t>
      </w:r>
      <w:r w:rsidRPr="007B39C7">
        <w:rPr>
          <w:rFonts w:cstheme="minorHAnsi"/>
          <w:color w:val="0070C0"/>
          <w:sz w:val="24"/>
          <w:szCs w:val="24"/>
        </w:rPr>
        <w:t>:</w:t>
      </w:r>
      <w:r w:rsidRPr="007B39C7">
        <w:rPr>
          <w:rFonts w:cstheme="minorHAnsi"/>
          <w:color w:val="0070C0"/>
          <w:sz w:val="24"/>
          <w:szCs w:val="24"/>
        </w:rPr>
        <w:tab/>
      </w:r>
      <w:r w:rsidR="00770BCB">
        <w:rPr>
          <w:rFonts w:cstheme="minorHAnsi"/>
          <w:i/>
          <w:color w:val="0070C0"/>
          <w:sz w:val="24"/>
          <w:szCs w:val="24"/>
        </w:rPr>
        <w:t>Drosophila melanogaster</w:t>
      </w:r>
    </w:p>
    <w:p w14:paraId="4D11C019" w14:textId="77777777" w:rsidR="00E66DA3" w:rsidRPr="007B39C7" w:rsidRDefault="00E66DA3" w:rsidP="004B5E94">
      <w:pPr>
        <w:rPr>
          <w:rFonts w:cstheme="minorHAnsi"/>
          <w:sz w:val="24"/>
          <w:szCs w:val="24"/>
        </w:rPr>
      </w:pPr>
    </w:p>
    <w:p w14:paraId="3D03600A" w14:textId="77777777" w:rsidR="00E66DA3" w:rsidRPr="007B39C7" w:rsidRDefault="00E66DA3" w:rsidP="004B5E94">
      <w:pPr>
        <w:rPr>
          <w:rFonts w:cstheme="minorHAnsi"/>
          <w:sz w:val="24"/>
          <w:szCs w:val="24"/>
        </w:rPr>
      </w:pPr>
      <w:r w:rsidRPr="007B39C7">
        <w:rPr>
          <w:rFonts w:cstheme="minorHAnsi"/>
          <w:color w:val="FF0000"/>
          <w:sz w:val="24"/>
          <w:szCs w:val="24"/>
        </w:rPr>
        <w:t xml:space="preserve">[Q2] </w:t>
      </w:r>
      <w:r w:rsidRPr="007B39C7">
        <w:rPr>
          <w:rFonts w:cstheme="minorHAnsi"/>
          <w:sz w:val="24"/>
          <w:szCs w:val="24"/>
        </w:rPr>
        <w:t>Perform a BLAST search against a DNA database, such as a database consisting of genomic DNA or ESTs. The BLAST server can be at NCBI or elsewhere. Include details of the BLAST method used, database searched and any limits applied (e.g. Organism).</w:t>
      </w:r>
    </w:p>
    <w:p w14:paraId="45883B1F" w14:textId="77777777" w:rsidR="004B5E94" w:rsidRPr="007B39C7" w:rsidRDefault="004B5E94" w:rsidP="004B5E94">
      <w:pPr>
        <w:rPr>
          <w:rFonts w:cstheme="minorHAnsi"/>
          <w:color w:val="0070C0"/>
          <w:sz w:val="24"/>
          <w:szCs w:val="24"/>
        </w:rPr>
      </w:pPr>
      <w:r w:rsidRPr="005410C7">
        <w:rPr>
          <w:rFonts w:cstheme="minorHAnsi"/>
          <w:b/>
          <w:color w:val="0070C0"/>
          <w:sz w:val="24"/>
          <w:szCs w:val="24"/>
        </w:rPr>
        <w:t>Method</w:t>
      </w:r>
      <w:r w:rsidRPr="007B39C7">
        <w:rPr>
          <w:rFonts w:cstheme="minorHAnsi"/>
          <w:color w:val="0070C0"/>
          <w:sz w:val="24"/>
          <w:szCs w:val="24"/>
        </w:rPr>
        <w:t>:</w:t>
      </w:r>
      <w:r w:rsidRPr="007B39C7">
        <w:rPr>
          <w:rFonts w:cstheme="minorHAnsi"/>
          <w:color w:val="0070C0"/>
          <w:sz w:val="24"/>
          <w:szCs w:val="24"/>
        </w:rPr>
        <w:tab/>
        <w:t>TBLASTN</w:t>
      </w:r>
      <w:r w:rsidR="00E84943" w:rsidRPr="007B39C7">
        <w:rPr>
          <w:rFonts w:cstheme="minorHAnsi"/>
          <w:color w:val="0070C0"/>
          <w:sz w:val="24"/>
          <w:szCs w:val="24"/>
        </w:rPr>
        <w:t xml:space="preserve"> (NCBI)</w:t>
      </w:r>
    </w:p>
    <w:p w14:paraId="1650E5C9" w14:textId="77777777" w:rsidR="004B5E94" w:rsidRPr="007B39C7" w:rsidRDefault="004B5E94" w:rsidP="004B5E94">
      <w:pPr>
        <w:rPr>
          <w:rFonts w:cstheme="minorHAnsi"/>
          <w:color w:val="0070C0"/>
          <w:sz w:val="24"/>
          <w:szCs w:val="24"/>
        </w:rPr>
      </w:pPr>
      <w:r w:rsidRPr="005410C7">
        <w:rPr>
          <w:rFonts w:cstheme="minorHAnsi"/>
          <w:b/>
          <w:color w:val="0070C0"/>
          <w:sz w:val="24"/>
          <w:szCs w:val="24"/>
        </w:rPr>
        <w:t>Database</w:t>
      </w:r>
      <w:r w:rsidRPr="007B39C7">
        <w:rPr>
          <w:rFonts w:cstheme="minorHAnsi"/>
          <w:color w:val="0070C0"/>
          <w:sz w:val="24"/>
          <w:szCs w:val="24"/>
        </w:rPr>
        <w:t>:</w:t>
      </w:r>
      <w:r w:rsidRPr="007B39C7">
        <w:rPr>
          <w:rFonts w:cstheme="minorHAnsi"/>
          <w:color w:val="0070C0"/>
          <w:sz w:val="24"/>
          <w:szCs w:val="24"/>
        </w:rPr>
        <w:tab/>
      </w:r>
      <w:r w:rsidR="00AA6109" w:rsidRPr="007B39C7">
        <w:rPr>
          <w:rFonts w:cstheme="minorHAnsi"/>
          <w:color w:val="0070C0"/>
          <w:sz w:val="24"/>
          <w:szCs w:val="24"/>
        </w:rPr>
        <w:t>Expressed Sequence Tags (</w:t>
      </w:r>
      <w:proofErr w:type="spellStart"/>
      <w:r w:rsidR="00AA6109" w:rsidRPr="007B39C7">
        <w:rPr>
          <w:rFonts w:cstheme="minorHAnsi"/>
          <w:color w:val="0070C0"/>
          <w:sz w:val="24"/>
          <w:szCs w:val="24"/>
        </w:rPr>
        <w:t>est</w:t>
      </w:r>
      <w:proofErr w:type="spellEnd"/>
      <w:r w:rsidR="00AA6109" w:rsidRPr="007B39C7">
        <w:rPr>
          <w:rFonts w:cstheme="minorHAnsi"/>
          <w:color w:val="0070C0"/>
          <w:sz w:val="24"/>
          <w:szCs w:val="24"/>
        </w:rPr>
        <w:t>)</w:t>
      </w:r>
      <w:r w:rsidR="0008035B" w:rsidRPr="007B39C7">
        <w:rPr>
          <w:rFonts w:cstheme="minorHAnsi"/>
          <w:color w:val="0070C0"/>
          <w:sz w:val="24"/>
          <w:szCs w:val="24"/>
        </w:rPr>
        <w:t xml:space="preserve"> </w:t>
      </w:r>
    </w:p>
    <w:p w14:paraId="388C1B79" w14:textId="77777777" w:rsidR="004B5E94" w:rsidRPr="007B39C7" w:rsidRDefault="004B5E94" w:rsidP="004B5E94">
      <w:pPr>
        <w:rPr>
          <w:rFonts w:cstheme="minorHAnsi"/>
          <w:color w:val="0070C0"/>
          <w:sz w:val="24"/>
          <w:szCs w:val="24"/>
        </w:rPr>
      </w:pPr>
      <w:r w:rsidRPr="005410C7">
        <w:rPr>
          <w:rFonts w:cstheme="minorHAnsi"/>
          <w:b/>
          <w:color w:val="0070C0"/>
          <w:sz w:val="24"/>
          <w:szCs w:val="24"/>
        </w:rPr>
        <w:t>Organism</w:t>
      </w:r>
      <w:r w:rsidRPr="007B39C7">
        <w:rPr>
          <w:rFonts w:cstheme="minorHAnsi"/>
          <w:color w:val="0070C0"/>
          <w:sz w:val="24"/>
          <w:szCs w:val="24"/>
        </w:rPr>
        <w:t>:</w:t>
      </w:r>
      <w:r w:rsidRPr="007B39C7">
        <w:rPr>
          <w:rFonts w:cstheme="minorHAnsi"/>
          <w:color w:val="0070C0"/>
          <w:sz w:val="24"/>
          <w:szCs w:val="24"/>
        </w:rPr>
        <w:tab/>
      </w:r>
      <w:r w:rsidR="005E3887">
        <w:rPr>
          <w:rFonts w:cstheme="minorHAnsi"/>
          <w:color w:val="0070C0"/>
          <w:sz w:val="24"/>
          <w:szCs w:val="24"/>
        </w:rPr>
        <w:t>Any</w:t>
      </w:r>
    </w:p>
    <w:p w14:paraId="7206C76C" w14:textId="77777777" w:rsidR="004B5E94" w:rsidRPr="007B39C7" w:rsidRDefault="004B5E94" w:rsidP="004B5E94">
      <w:pPr>
        <w:rPr>
          <w:rFonts w:cstheme="minorHAnsi"/>
          <w:sz w:val="24"/>
          <w:szCs w:val="24"/>
        </w:rPr>
      </w:pPr>
      <w:r w:rsidRPr="007B39C7">
        <w:rPr>
          <w:rFonts w:cstheme="minorHAnsi"/>
          <w:sz w:val="24"/>
          <w:szCs w:val="24"/>
        </w:rPr>
        <w:t xml:space="preserve">Also include the output of that BLAST search in your document. If appropriate, change the font to Courier New size 10 so that the results are displayed neatly. You can also screen capture a BLAST output. It is </w:t>
      </w:r>
      <w:r w:rsidRPr="007B39C7">
        <w:rPr>
          <w:rFonts w:cstheme="minorHAnsi"/>
          <w:b/>
          <w:sz w:val="24"/>
          <w:szCs w:val="24"/>
        </w:rPr>
        <w:t>not</w:t>
      </w:r>
      <w:r w:rsidRPr="007B39C7">
        <w:rPr>
          <w:rFonts w:cstheme="minorHAnsi"/>
          <w:sz w:val="24"/>
          <w:szCs w:val="24"/>
        </w:rPr>
        <w:t xml:space="preserve"> necessary to print out all of the blast results if there are many pages.</w:t>
      </w:r>
    </w:p>
    <w:p w14:paraId="091D6B9B" w14:textId="77777777" w:rsidR="004B5E94" w:rsidRPr="007B39C7" w:rsidRDefault="005777A4" w:rsidP="00E84943">
      <w:pPr>
        <w:jc w:val="center"/>
        <w:rPr>
          <w:rFonts w:cstheme="minorHAnsi"/>
          <w:sz w:val="24"/>
          <w:szCs w:val="24"/>
        </w:rPr>
      </w:pPr>
      <w:r>
        <w:rPr>
          <w:noProof/>
        </w:rPr>
        <w:drawing>
          <wp:inline distT="0" distB="0" distL="0" distR="0" wp14:anchorId="07627A01" wp14:editId="67EF21A6">
            <wp:extent cx="4228287" cy="3182112"/>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80" t="10547" r="37340" b="6215"/>
                    <a:stretch/>
                  </pic:blipFill>
                  <pic:spPr bwMode="auto">
                    <a:xfrm>
                      <a:off x="0" y="0"/>
                      <a:ext cx="4228287" cy="3182112"/>
                    </a:xfrm>
                    <a:prstGeom prst="rect">
                      <a:avLst/>
                    </a:prstGeom>
                    <a:ln>
                      <a:noFill/>
                    </a:ln>
                    <a:extLst>
                      <a:ext uri="{53640926-AAD7-44D8-BBD7-CCE9431645EC}">
                        <a14:shadowObscured xmlns:a14="http://schemas.microsoft.com/office/drawing/2010/main"/>
                      </a:ext>
                    </a:extLst>
                  </pic:spPr>
                </pic:pic>
              </a:graphicData>
            </a:graphic>
          </wp:inline>
        </w:drawing>
      </w:r>
    </w:p>
    <w:p w14:paraId="48B5C60A" w14:textId="77777777" w:rsidR="00E84943" w:rsidRPr="007B39C7" w:rsidRDefault="00E84943" w:rsidP="00E84943">
      <w:pPr>
        <w:rPr>
          <w:rFonts w:cstheme="minorHAnsi"/>
          <w:sz w:val="24"/>
          <w:szCs w:val="24"/>
        </w:rPr>
      </w:pPr>
      <w:r w:rsidRPr="007B39C7">
        <w:rPr>
          <w:rFonts w:cstheme="minorHAnsi"/>
          <w:sz w:val="24"/>
          <w:szCs w:val="24"/>
        </w:rPr>
        <w:lastRenderedPageBreak/>
        <w:t>On the BLAST results, clearly indicate a match that represents a protein sequence, encoded from some DNA sequence, that is homologous to your query protein. I need to be able to inspect the pairwise alignment you have selected, including the E value and score. It should be labeled a "genomic clone" or "mRNA sequence", etc. - but include no functional annotation.</w:t>
      </w:r>
    </w:p>
    <w:p w14:paraId="007B5856" w14:textId="77777777" w:rsidR="00E542FE" w:rsidRPr="007B39C7" w:rsidRDefault="00E542FE" w:rsidP="00E542FE">
      <w:pPr>
        <w:ind w:left="1440" w:hanging="1440"/>
        <w:rPr>
          <w:rFonts w:cstheme="minorHAnsi"/>
          <w:color w:val="0070C0"/>
          <w:sz w:val="24"/>
          <w:szCs w:val="24"/>
        </w:rPr>
      </w:pPr>
      <w:r w:rsidRPr="005410C7">
        <w:rPr>
          <w:rFonts w:cstheme="minorHAnsi"/>
          <w:b/>
          <w:color w:val="0070C0"/>
          <w:sz w:val="24"/>
          <w:szCs w:val="24"/>
        </w:rPr>
        <w:t>Chosen match</w:t>
      </w:r>
      <w:r w:rsidRPr="007B39C7">
        <w:rPr>
          <w:rFonts w:cstheme="minorHAnsi"/>
          <w:color w:val="0070C0"/>
          <w:sz w:val="24"/>
          <w:szCs w:val="24"/>
        </w:rPr>
        <w:t xml:space="preserve">: Accession </w:t>
      </w:r>
      <w:r w:rsidR="005777A4" w:rsidRPr="005777A4">
        <w:rPr>
          <w:rFonts w:cstheme="minorHAnsi"/>
          <w:color w:val="0070C0"/>
          <w:sz w:val="24"/>
          <w:szCs w:val="24"/>
        </w:rPr>
        <w:t>HO777791.1</w:t>
      </w:r>
      <w:r w:rsidRPr="007B39C7">
        <w:rPr>
          <w:rFonts w:cstheme="minorHAnsi"/>
          <w:color w:val="0070C0"/>
          <w:sz w:val="24"/>
          <w:szCs w:val="24"/>
        </w:rPr>
        <w:t xml:space="preserve">, a </w:t>
      </w:r>
      <w:r w:rsidR="005777A4">
        <w:rPr>
          <w:rFonts w:cstheme="minorHAnsi"/>
          <w:color w:val="0070C0"/>
          <w:sz w:val="24"/>
          <w:szCs w:val="24"/>
        </w:rPr>
        <w:t>3644</w:t>
      </w:r>
      <w:r w:rsidR="007B39C7" w:rsidRPr="007B39C7">
        <w:rPr>
          <w:rFonts w:cstheme="minorHAnsi"/>
          <w:color w:val="0070C0"/>
          <w:sz w:val="24"/>
          <w:szCs w:val="24"/>
        </w:rPr>
        <w:t xml:space="preserve"> base pair</w:t>
      </w:r>
      <w:r w:rsidRPr="007B39C7">
        <w:rPr>
          <w:rFonts w:cstheme="minorHAnsi"/>
          <w:color w:val="0070C0"/>
          <w:sz w:val="24"/>
          <w:szCs w:val="24"/>
        </w:rPr>
        <w:t xml:space="preserve"> </w:t>
      </w:r>
      <w:r w:rsidR="00AA6109" w:rsidRPr="007B39C7">
        <w:rPr>
          <w:rFonts w:cstheme="minorHAnsi"/>
          <w:color w:val="0070C0"/>
          <w:sz w:val="24"/>
          <w:szCs w:val="24"/>
        </w:rPr>
        <w:t>cDNA clone</w:t>
      </w:r>
      <w:r w:rsidR="00A8099A" w:rsidRPr="007B39C7">
        <w:rPr>
          <w:rFonts w:cstheme="minorHAnsi"/>
          <w:color w:val="0070C0"/>
          <w:sz w:val="24"/>
          <w:szCs w:val="24"/>
        </w:rPr>
        <w:t xml:space="preserve"> </w:t>
      </w:r>
      <w:r w:rsidR="00AA6109" w:rsidRPr="007B39C7">
        <w:rPr>
          <w:rFonts w:cstheme="minorHAnsi"/>
          <w:color w:val="0070C0"/>
          <w:sz w:val="24"/>
          <w:szCs w:val="24"/>
        </w:rPr>
        <w:t xml:space="preserve">from </w:t>
      </w:r>
      <w:r w:rsidR="005777A4">
        <w:rPr>
          <w:rFonts w:cstheme="minorHAnsi"/>
          <w:i/>
          <w:color w:val="0070C0"/>
          <w:sz w:val="24"/>
          <w:szCs w:val="24"/>
        </w:rPr>
        <w:t xml:space="preserve">Phaseolus </w:t>
      </w:r>
      <w:proofErr w:type="spellStart"/>
      <w:r w:rsidR="005777A4">
        <w:rPr>
          <w:rFonts w:cstheme="minorHAnsi"/>
          <w:i/>
          <w:color w:val="0070C0"/>
          <w:sz w:val="24"/>
          <w:szCs w:val="24"/>
        </w:rPr>
        <w:t>acutifolius</w:t>
      </w:r>
      <w:proofErr w:type="spellEnd"/>
      <w:r w:rsidR="00AA6109" w:rsidRPr="007B39C7">
        <w:rPr>
          <w:rFonts w:cstheme="minorHAnsi"/>
          <w:color w:val="0070C0"/>
          <w:sz w:val="24"/>
          <w:szCs w:val="24"/>
        </w:rPr>
        <w:t xml:space="preserve"> (</w:t>
      </w:r>
      <w:proofErr w:type="spellStart"/>
      <w:r w:rsidR="005777A4">
        <w:rPr>
          <w:rFonts w:cstheme="minorHAnsi"/>
          <w:color w:val="0070C0"/>
          <w:sz w:val="24"/>
          <w:szCs w:val="24"/>
        </w:rPr>
        <w:t>Tepary</w:t>
      </w:r>
      <w:proofErr w:type="spellEnd"/>
      <w:r w:rsidR="005777A4">
        <w:rPr>
          <w:rFonts w:cstheme="minorHAnsi"/>
          <w:color w:val="0070C0"/>
          <w:sz w:val="24"/>
          <w:szCs w:val="24"/>
        </w:rPr>
        <w:t xml:space="preserve"> bean</w:t>
      </w:r>
      <w:r w:rsidR="00AA6109" w:rsidRPr="007B39C7">
        <w:rPr>
          <w:rFonts w:cstheme="minorHAnsi"/>
          <w:color w:val="0070C0"/>
          <w:sz w:val="24"/>
          <w:szCs w:val="24"/>
        </w:rPr>
        <w:t>)</w:t>
      </w:r>
      <w:r w:rsidRPr="007B39C7">
        <w:rPr>
          <w:rFonts w:cstheme="minorHAnsi"/>
          <w:color w:val="0070C0"/>
          <w:sz w:val="24"/>
          <w:szCs w:val="24"/>
        </w:rPr>
        <w:t>. See below for alignment details.</w:t>
      </w:r>
    </w:p>
    <w:p w14:paraId="16F88189" w14:textId="77777777" w:rsidR="00E84943" w:rsidRPr="007B39C7" w:rsidRDefault="00834CFE" w:rsidP="00E84943">
      <w:pPr>
        <w:rPr>
          <w:rFonts w:cstheme="minorHAnsi"/>
          <w:sz w:val="24"/>
          <w:szCs w:val="24"/>
        </w:rPr>
      </w:pPr>
      <w:r w:rsidRPr="00834CFE">
        <w:rPr>
          <w:rFonts w:cstheme="minorHAnsi"/>
          <w:noProof/>
          <w:sz w:val="24"/>
          <w:szCs w:val="24"/>
        </w:rPr>
        <mc:AlternateContent>
          <mc:Choice Requires="wpg">
            <w:drawing>
              <wp:inline distT="0" distB="0" distL="0" distR="0" wp14:anchorId="5BEABA5D" wp14:editId="56FC728D">
                <wp:extent cx="5943600" cy="6346060"/>
                <wp:effectExtent l="0" t="0" r="0" b="0"/>
                <wp:docPr id="13"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3600" cy="6346060"/>
                          <a:chOff x="0" y="0"/>
                          <a:chExt cx="5943600" cy="6346060"/>
                        </a:xfrm>
                      </wpg:grpSpPr>
                      <pic:pic xmlns:pic="http://schemas.openxmlformats.org/drawingml/2006/picture">
                        <pic:nvPicPr>
                          <pic:cNvPr id="14" name="Picture 14">
                            <a:extLst/>
                          </pic:cNvPr>
                          <pic:cNvPicPr>
                            <a:picLocks noChangeAspect="1"/>
                          </pic:cNvPicPr>
                        </pic:nvPicPr>
                        <pic:blipFill rotWithShape="1">
                          <a:blip r:embed="rId9"/>
                          <a:srcRect b="32478"/>
                          <a:stretch/>
                        </pic:blipFill>
                        <pic:spPr>
                          <a:xfrm>
                            <a:off x="0" y="1934464"/>
                            <a:ext cx="5943600" cy="2256337"/>
                          </a:xfrm>
                          <a:prstGeom prst="rect">
                            <a:avLst/>
                          </a:prstGeom>
                        </pic:spPr>
                      </pic:pic>
                      <pic:pic xmlns:pic="http://schemas.openxmlformats.org/drawingml/2006/picture">
                        <pic:nvPicPr>
                          <pic:cNvPr id="15" name="Picture 15">
                            <a:extLst/>
                          </pic:cNvPr>
                          <pic:cNvPicPr>
                            <a:picLocks noChangeAspect="1"/>
                          </pic:cNvPicPr>
                        </pic:nvPicPr>
                        <pic:blipFill rotWithShape="1">
                          <a:blip r:embed="rId10"/>
                          <a:srcRect t="10259" b="5256"/>
                          <a:stretch/>
                        </pic:blipFill>
                        <pic:spPr>
                          <a:xfrm>
                            <a:off x="0" y="0"/>
                            <a:ext cx="5943600" cy="2823210"/>
                          </a:xfrm>
                          <a:prstGeom prst="rect">
                            <a:avLst/>
                          </a:prstGeom>
                        </pic:spPr>
                      </pic:pic>
                      <pic:pic xmlns:pic="http://schemas.openxmlformats.org/drawingml/2006/picture">
                        <pic:nvPicPr>
                          <pic:cNvPr id="16" name="Picture 16">
                            <a:extLst/>
                          </pic:cNvPr>
                          <pic:cNvPicPr>
                            <a:picLocks noChangeAspect="1"/>
                          </pic:cNvPicPr>
                        </pic:nvPicPr>
                        <pic:blipFill rotWithShape="1">
                          <a:blip r:embed="rId11"/>
                          <a:srcRect t="19667" b="7832"/>
                          <a:stretch/>
                        </pic:blipFill>
                        <pic:spPr>
                          <a:xfrm>
                            <a:off x="0" y="3923337"/>
                            <a:ext cx="5943600" cy="2422723"/>
                          </a:xfrm>
                          <a:prstGeom prst="rect">
                            <a:avLst/>
                          </a:prstGeom>
                        </pic:spPr>
                      </pic:pic>
                    </wpg:wgp>
                  </a:graphicData>
                </a:graphic>
              </wp:inline>
            </w:drawing>
          </mc:Choice>
          <mc:Fallback>
            <w:pict>
              <v:group w14:anchorId="3191D428" id="Group 8" o:spid="_x0000_s1026" style="width:468pt;height:499.7pt;mso-position-horizontal-relative:char;mso-position-vertical-relative:line" coordsize="59436,63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19344;width:59436;height:22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">
                  <v:imagedata r:id="rId12" o:title="" cropbottom="21285f"/>
                </v:shape>
                <v:shape id="Picture 15" o:spid="_x0000_s1028" type="#_x0000_t75" style="position:absolute;width:59436;height:28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">
                  <v:imagedata r:id="rId13" o:title="" croptop="6723f" cropbottom="3445f"/>
                </v:shape>
                <v:shape id="Picture 16" o:spid="_x0000_s1029" type="#_x0000_t75" style="position:absolute;top:39233;width:59436;height:24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">
                  <v:imagedata r:id="rId14" o:title="" croptop="12889f" cropbottom="5133f"/>
                </v:shape>
                <w10:anchorlock/>
              </v:group>
            </w:pict>
          </mc:Fallback>
        </mc:AlternateContent>
      </w:r>
    </w:p>
    <w:p w14:paraId="568E1147" w14:textId="77777777" w:rsidR="00E542FE" w:rsidRPr="007B39C7" w:rsidRDefault="00E542FE" w:rsidP="00E542FE">
      <w:pPr>
        <w:jc w:val="center"/>
        <w:rPr>
          <w:rFonts w:cstheme="minorHAnsi"/>
          <w:sz w:val="24"/>
          <w:szCs w:val="24"/>
        </w:rPr>
      </w:pPr>
    </w:p>
    <w:p w14:paraId="2339B217" w14:textId="77777777" w:rsidR="00A8099A" w:rsidRPr="007B39C7" w:rsidRDefault="005777A4" w:rsidP="00E542FE">
      <w:pPr>
        <w:jc w:val="center"/>
        <w:rPr>
          <w:rFonts w:cstheme="minorHAnsi"/>
          <w:sz w:val="24"/>
          <w:szCs w:val="24"/>
        </w:rPr>
      </w:pPr>
      <w:r w:rsidRPr="005777A4">
        <w:rPr>
          <w:rFonts w:cstheme="minorHAnsi"/>
          <w:noProof/>
          <w:sz w:val="24"/>
          <w:szCs w:val="24"/>
        </w:rPr>
        <w:lastRenderedPageBreak/>
        <mc:AlternateContent>
          <mc:Choice Requires="wpg">
            <w:drawing>
              <wp:inline distT="0" distB="0" distL="0" distR="0" wp14:anchorId="2DC37339" wp14:editId="3E28300B">
                <wp:extent cx="5943600" cy="7350784"/>
                <wp:effectExtent l="0" t="0" r="0" b="2540"/>
                <wp:docPr id="4" name="Group 3">
                  <a:extLst xmlns:a="http://schemas.openxmlformats.org/drawingml/2006/main">
                    <a:ext uri="{FF2B5EF4-FFF2-40B4-BE49-F238E27FC236}">
                      <a16:creationId xmlns:a16="http://schemas.microsoft.com/office/drawing/2014/main" id="{767836B4-93CF-4661-AF27-9663BEE40F0A}"/>
                    </a:ext>
                  </a:extLst>
                </wp:docPr>
                <wp:cNvGraphicFramePr/>
                <a:graphic xmlns:a="http://schemas.openxmlformats.org/drawingml/2006/main">
                  <a:graphicData uri="http://schemas.microsoft.com/office/word/2010/wordprocessingGroup">
                    <wpg:wgp>
                      <wpg:cNvGrpSpPr/>
                      <wpg:grpSpPr>
                        <a:xfrm>
                          <a:off x="0" y="0"/>
                          <a:ext cx="5943600" cy="7350784"/>
                          <a:chOff x="0" y="0"/>
                          <a:chExt cx="5943600" cy="7350784"/>
                        </a:xfrm>
                      </wpg:grpSpPr>
                      <pic:pic xmlns:pic="http://schemas.openxmlformats.org/drawingml/2006/picture">
                        <pic:nvPicPr>
                          <pic:cNvPr id="2" name="Picture 2">
                            <a:extLst>
                              <a:ext uri="{FF2B5EF4-FFF2-40B4-BE49-F238E27FC236}">
                                <a16:creationId xmlns:a16="http://schemas.microsoft.com/office/drawing/2014/main" id="{75E04A96-FBE9-4C30-8B4E-5B2DC629242D}"/>
                              </a:ext>
                            </a:extLst>
                          </pic:cNvPr>
                          <pic:cNvPicPr>
                            <a:picLocks noChangeAspect="1"/>
                          </pic:cNvPicPr>
                        </pic:nvPicPr>
                        <pic:blipFill rotWithShape="1">
                          <a:blip r:embed="rId15"/>
                          <a:srcRect l="3929" t="18845" r="45595" b="8315"/>
                          <a:stretch/>
                        </pic:blipFill>
                        <pic:spPr>
                          <a:xfrm>
                            <a:off x="0" y="0"/>
                            <a:ext cx="5943600" cy="4822166"/>
                          </a:xfrm>
                          <a:prstGeom prst="rect">
                            <a:avLst/>
                          </a:prstGeom>
                        </pic:spPr>
                      </pic:pic>
                      <pic:pic xmlns:pic="http://schemas.openxmlformats.org/drawingml/2006/picture">
                        <pic:nvPicPr>
                          <pic:cNvPr id="3" name="Picture 3">
                            <a:extLst>
                              <a:ext uri="{FF2B5EF4-FFF2-40B4-BE49-F238E27FC236}">
                                <a16:creationId xmlns:a16="http://schemas.microsoft.com/office/drawing/2014/main" id="{39ED8FE8-B4D7-4FC4-865F-672430B53814}"/>
                              </a:ext>
                            </a:extLst>
                          </pic:cNvPr>
                          <pic:cNvPicPr>
                            <a:picLocks noChangeAspect="1"/>
                          </pic:cNvPicPr>
                        </pic:nvPicPr>
                        <pic:blipFill rotWithShape="1">
                          <a:blip r:embed="rId16"/>
                          <a:srcRect l="3929" t="14057" r="45595" b="9517"/>
                          <a:stretch/>
                        </pic:blipFill>
                        <pic:spPr>
                          <a:xfrm>
                            <a:off x="0" y="2291153"/>
                            <a:ext cx="5943600" cy="5059631"/>
                          </a:xfrm>
                          <a:prstGeom prst="rect">
                            <a:avLst/>
                          </a:prstGeom>
                        </pic:spPr>
                      </pic:pic>
                    </wpg:wgp>
                  </a:graphicData>
                </a:graphic>
              </wp:inline>
            </w:drawing>
          </mc:Choice>
          <mc:Fallback>
            <w:pict>
              <v:group w14:anchorId="77681A4D" id="Group 3" o:spid="_x0000_s1026" style="width:468pt;height:578.8pt;mso-position-horizontal-relative:char;mso-position-vertical-relative:line" coordsize="59436,73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">
                <v:shape id="Picture 2" o:spid="_x0000_s1027" type="#_x0000_t75" style="position:absolute;width:59436;height:48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">
                  <v:imagedata r:id="rId17" o:title="" croptop="12350f" cropbottom="5449f" cropleft="2575f" cropright="29881f"/>
                </v:shape>
                <v:shape id="Picture 3" o:spid="_x0000_s1028" type="#_x0000_t75" style="position:absolute;top:22911;width:59436;height:50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">
                  <v:imagedata r:id="rId18" o:title="" croptop="9212f" cropbottom="6237f" cropleft="2575f" cropright="29881f"/>
                </v:shape>
                <w10:anchorlock/>
              </v:group>
            </w:pict>
          </mc:Fallback>
        </mc:AlternateContent>
      </w:r>
    </w:p>
    <w:p w14:paraId="7771DDB1" w14:textId="77777777" w:rsidR="007B39C7" w:rsidRPr="007B39C7" w:rsidRDefault="007B39C7" w:rsidP="007B39C7">
      <w:pPr>
        <w:rPr>
          <w:rFonts w:cstheme="minorHAnsi"/>
          <w:sz w:val="24"/>
          <w:szCs w:val="24"/>
        </w:rPr>
      </w:pPr>
    </w:p>
    <w:p w14:paraId="31B1DE5B" w14:textId="77777777" w:rsidR="00321848" w:rsidRDefault="00321848">
      <w:pPr>
        <w:rPr>
          <w:rFonts w:cstheme="minorHAnsi"/>
          <w:color w:val="FF0000"/>
          <w:sz w:val="24"/>
          <w:szCs w:val="24"/>
        </w:rPr>
      </w:pPr>
      <w:r>
        <w:rPr>
          <w:rFonts w:cstheme="minorHAnsi"/>
          <w:color w:val="FF0000"/>
          <w:sz w:val="24"/>
          <w:szCs w:val="24"/>
        </w:rPr>
        <w:br w:type="page"/>
      </w:r>
    </w:p>
    <w:p w14:paraId="6652B820" w14:textId="287528FB" w:rsidR="007B39C7" w:rsidRPr="007B39C7" w:rsidRDefault="007B39C7" w:rsidP="007B39C7">
      <w:pPr>
        <w:rPr>
          <w:rFonts w:cstheme="minorHAnsi"/>
          <w:sz w:val="24"/>
          <w:szCs w:val="24"/>
        </w:rPr>
      </w:pPr>
      <w:r w:rsidRPr="007B39C7">
        <w:rPr>
          <w:rFonts w:cstheme="minorHAnsi"/>
          <w:color w:val="FF0000"/>
          <w:sz w:val="24"/>
          <w:szCs w:val="24"/>
        </w:rPr>
        <w:lastRenderedPageBreak/>
        <w:t xml:space="preserve">[Q3] </w:t>
      </w:r>
      <w:r w:rsidRPr="007B39C7">
        <w:rPr>
          <w:rFonts w:cstheme="minorHAnsi"/>
          <w:sz w:val="24"/>
          <w:szCs w:val="24"/>
        </w:rPr>
        <w:t xml:space="preserve">Gather information about this “novel” </w:t>
      </w:r>
      <w:r w:rsidRPr="009E6F8A">
        <w:rPr>
          <w:rFonts w:cstheme="minorHAnsi"/>
          <w:b/>
          <w:sz w:val="24"/>
          <w:szCs w:val="24"/>
        </w:rPr>
        <w:t>protein</w:t>
      </w:r>
      <w:r w:rsidRPr="007B39C7">
        <w:rPr>
          <w:rFonts w:cstheme="minorHAnsi"/>
          <w:sz w:val="24"/>
          <w:szCs w:val="24"/>
        </w:rPr>
        <w:t xml:space="preserve">. At a minimum, show me the protein sequence of the “novel” protein as displayed in your BLAST results from [Q2] as FASTA format (you can copy and paste the aligned sequence subject lines from your BLAST result page if necessary) or translate your novel DNA sequence using a tool called EMBOSS </w:t>
      </w:r>
      <w:proofErr w:type="spellStart"/>
      <w:r w:rsidRPr="007B39C7">
        <w:rPr>
          <w:rFonts w:cstheme="minorHAnsi"/>
          <w:sz w:val="24"/>
          <w:szCs w:val="24"/>
        </w:rPr>
        <w:t>Transeq</w:t>
      </w:r>
      <w:proofErr w:type="spellEnd"/>
      <w:r w:rsidRPr="007B39C7">
        <w:rPr>
          <w:rFonts w:cstheme="minorHAnsi"/>
          <w:sz w:val="24"/>
          <w:szCs w:val="24"/>
        </w:rPr>
        <w:t xml:space="preserve"> at the EBI. Don’t forget to translate all six reading frames; the ORF (open reading frame) is likely to be the longest sequence without a stop codon. It may not start with a methionine if you don’t have the complete coding region. Make sure the sequence you provide includes a header/subject line and is in traditional FASTA format.</w:t>
      </w:r>
    </w:p>
    <w:p w14:paraId="0E6E81F7" w14:textId="77777777" w:rsidR="007B39C7" w:rsidRPr="007B39C7" w:rsidRDefault="007B39C7" w:rsidP="007B39C7">
      <w:pPr>
        <w:rPr>
          <w:rFonts w:cstheme="minorHAnsi"/>
          <w:color w:val="0070C0"/>
          <w:sz w:val="24"/>
          <w:szCs w:val="24"/>
        </w:rPr>
      </w:pPr>
      <w:r w:rsidRPr="005410C7">
        <w:rPr>
          <w:rFonts w:cstheme="minorHAnsi"/>
          <w:b/>
          <w:color w:val="0070C0"/>
          <w:sz w:val="24"/>
          <w:szCs w:val="24"/>
        </w:rPr>
        <w:t>Chosen sequence</w:t>
      </w:r>
      <w:r w:rsidRPr="007B39C7">
        <w:rPr>
          <w:rFonts w:cstheme="minorHAnsi"/>
          <w:color w:val="0070C0"/>
          <w:sz w:val="24"/>
          <w:szCs w:val="24"/>
        </w:rPr>
        <w:t>:</w:t>
      </w:r>
    </w:p>
    <w:p w14:paraId="407C8825" w14:textId="65506B5E" w:rsidR="00A8099A" w:rsidRPr="00C7354F" w:rsidRDefault="007B39C7" w:rsidP="007B39C7">
      <w:pPr>
        <w:rPr>
          <w:rFonts w:ascii="Courier New" w:hAnsi="Courier New" w:cs="Courier New"/>
          <w:color w:val="0070C0"/>
          <w:sz w:val="20"/>
          <w:szCs w:val="20"/>
        </w:rPr>
      </w:pPr>
      <w:r w:rsidRPr="00C7354F">
        <w:rPr>
          <w:rFonts w:ascii="Courier New" w:hAnsi="Courier New" w:cs="Courier New"/>
          <w:color w:val="0070C0"/>
          <w:sz w:val="20"/>
          <w:szCs w:val="20"/>
        </w:rPr>
        <w:t>&gt;</w:t>
      </w:r>
      <w:r w:rsidR="005777A4" w:rsidRPr="00C7354F">
        <w:rPr>
          <w:rFonts w:ascii="Courier New" w:hAnsi="Courier New" w:cs="Courier New"/>
          <w:color w:val="0070C0"/>
          <w:sz w:val="20"/>
          <w:szCs w:val="20"/>
        </w:rPr>
        <w:t xml:space="preserve">Phaseolus </w:t>
      </w:r>
      <w:proofErr w:type="spellStart"/>
      <w:r w:rsidR="005777A4" w:rsidRPr="00C7354F">
        <w:rPr>
          <w:rFonts w:ascii="Courier New" w:hAnsi="Courier New" w:cs="Courier New"/>
          <w:color w:val="0070C0"/>
          <w:sz w:val="20"/>
          <w:szCs w:val="20"/>
        </w:rPr>
        <w:t>acutifolius</w:t>
      </w:r>
      <w:proofErr w:type="spellEnd"/>
      <w:r w:rsidR="005777A4" w:rsidRPr="00C7354F">
        <w:rPr>
          <w:rFonts w:ascii="Courier New" w:hAnsi="Courier New" w:cs="Courier New"/>
          <w:color w:val="0070C0"/>
          <w:sz w:val="20"/>
          <w:szCs w:val="20"/>
        </w:rPr>
        <w:t xml:space="preserve"> protein</w:t>
      </w:r>
      <w:r w:rsidRPr="00C7354F">
        <w:rPr>
          <w:rFonts w:ascii="Courier New" w:hAnsi="Courier New" w:cs="Courier New"/>
          <w:color w:val="0070C0"/>
          <w:sz w:val="20"/>
          <w:szCs w:val="20"/>
        </w:rPr>
        <w:t xml:space="preserve"> (sequence taken from BLAST result)</w:t>
      </w:r>
      <w:r w:rsidRPr="00C7354F">
        <w:rPr>
          <w:rFonts w:ascii="Courier New" w:hAnsi="Courier New" w:cs="Courier New"/>
          <w:color w:val="0070C0"/>
          <w:sz w:val="20"/>
          <w:szCs w:val="20"/>
        </w:rPr>
        <w:br/>
      </w:r>
      <w:r w:rsidR="005777A4" w:rsidRPr="00C7354F">
        <w:rPr>
          <w:rFonts w:ascii="Courier New" w:hAnsi="Courier New" w:cs="Courier New"/>
          <w:color w:val="0070C0"/>
          <w:sz w:val="20"/>
          <w:szCs w:val="20"/>
        </w:rPr>
        <w:t>PLRPGKGSYGIKCIVKANHFFAELPNKDLHQYDVTITPEVTSRGVNRAVMEQLVRLYRESHLGKRLPAYDGRKSLYTAGPLPFISKEFRITLIDDDEGAAGGQRRDREFKVVIKLAARADLHHLGLFLQGKQTDAPQEALQVLDIVLRELPTTRYCPVGRSFYSPDLGRRQPLGEGLESWRGFYQSIRPTQMGLSLNIDMSSTAFIEPLPVIDFVTQLLNRDVSARPLSDADRVKIKKALRGIKVEVTHRGNMRRKYRISGLTSQATRELTFPVDERGTMKSVVEYFYETYGFVIQHTQWPCLQVGNTQRPNYLPMEVCKIVEGQRYSKRLNERQITALLKVTCQRPVERERDIMQTVYHNAYHEDPYAKEFGIKISEKLAQVEARILPAPWLKYHDTGREKDCLPQVGQWNMMNKKMVNGGTVNNWFCINFSRSVQDSVARGFCYELAQMCYISGMAFNPEPVVPPVSARPDQVEKVLKTRYHDAKNKLQGRELDLLIVILPDNNGSLYGDLKRICETDLGLVSQCCLTKHVFKMSKQYLANVALKINVKVGGRNTVLVDALSRRIPLVGDRPTIIFGADVTHPHPGEDSSPSIAAVVASQDYPEITKYAGLVCAQAHRQELIQDLFKQWQDPVRGTVTGGMIKELLISFRRATGQKPQRIIFYRDGVSEGQFYQVLLFELDAIRKACASLEPNYQPPVTFVVVQKRHHTRLFASNHHDKSSVDRSGNILPGTVVDSKICHPTEFDFYLCSHAGIQGTSRPAHYHVLWDENNFTADALQTLTNNLCYTYARCTRSVSIVPPAYYAHLAAFRARFYMEPETSDSGSMTSGAVAGRGMXGGMGRSTRAPGANAAVRPLPALKENVKRVMFY</w:t>
      </w:r>
    </w:p>
    <w:p w14:paraId="047FBBC0" w14:textId="77777777" w:rsidR="007B39C7" w:rsidRPr="005E3887" w:rsidRDefault="005E3887" w:rsidP="007B39C7">
      <w:pPr>
        <w:rPr>
          <w:rFonts w:cstheme="minorHAnsi"/>
          <w:sz w:val="24"/>
          <w:szCs w:val="24"/>
        </w:rPr>
      </w:pPr>
      <w:r w:rsidRPr="005E3887">
        <w:rPr>
          <w:rFonts w:cstheme="minorHAnsi"/>
          <w:sz w:val="24"/>
          <w:szCs w:val="24"/>
        </w:rPr>
        <w:t xml:space="preserve">Here, tell me the name of the novel protein, and the species from which it derives. It is very unlikely (but still definitely possible) that you will find a novel gene from an organism such as </w:t>
      </w:r>
      <w:r w:rsidRPr="009E6F8A">
        <w:rPr>
          <w:rFonts w:cstheme="minorHAnsi"/>
          <w:i/>
          <w:sz w:val="24"/>
          <w:szCs w:val="24"/>
        </w:rPr>
        <w:t>S. cerevisiae</w:t>
      </w:r>
      <w:r w:rsidRPr="005E3887">
        <w:rPr>
          <w:rFonts w:cstheme="minorHAnsi"/>
          <w:sz w:val="24"/>
          <w:szCs w:val="24"/>
        </w:rPr>
        <w:t>, human or mouse, because those genomes have already been thoroughly annotated. It is more likely that you will discover a new gene in a genome that is currently being sequenced, such as bacteria or plants or protozoa.</w:t>
      </w:r>
    </w:p>
    <w:p w14:paraId="33527317" w14:textId="77777777" w:rsidR="007B39C7" w:rsidRPr="005E3887" w:rsidRDefault="005E3887" w:rsidP="005E3887">
      <w:pPr>
        <w:ind w:left="1440" w:hanging="1440"/>
        <w:rPr>
          <w:rFonts w:cstheme="minorHAnsi"/>
          <w:color w:val="0070C0"/>
          <w:sz w:val="24"/>
          <w:szCs w:val="24"/>
        </w:rPr>
      </w:pPr>
      <w:r w:rsidRPr="005410C7">
        <w:rPr>
          <w:rFonts w:cstheme="minorHAnsi"/>
          <w:b/>
          <w:color w:val="0070C0"/>
          <w:sz w:val="24"/>
          <w:szCs w:val="24"/>
        </w:rPr>
        <w:t>Name</w:t>
      </w:r>
      <w:r>
        <w:rPr>
          <w:rFonts w:cstheme="minorHAnsi"/>
          <w:color w:val="0070C0"/>
          <w:sz w:val="24"/>
          <w:szCs w:val="24"/>
        </w:rPr>
        <w:t>:</w:t>
      </w:r>
      <w:r>
        <w:rPr>
          <w:rFonts w:cstheme="minorHAnsi"/>
          <w:color w:val="0070C0"/>
          <w:sz w:val="24"/>
          <w:szCs w:val="24"/>
        </w:rPr>
        <w:tab/>
      </w:r>
      <w:r>
        <w:rPr>
          <w:rFonts w:cstheme="minorHAnsi"/>
          <w:i/>
          <w:color w:val="0070C0"/>
          <w:sz w:val="24"/>
          <w:szCs w:val="24"/>
        </w:rPr>
        <w:t>Phaseolus</w:t>
      </w:r>
      <w:r>
        <w:rPr>
          <w:rFonts w:cstheme="minorHAnsi"/>
          <w:color w:val="0070C0"/>
          <w:sz w:val="24"/>
          <w:szCs w:val="24"/>
        </w:rPr>
        <w:t xml:space="preserve"> protein</w:t>
      </w:r>
    </w:p>
    <w:p w14:paraId="7D1617FD" w14:textId="77777777" w:rsidR="005E3887" w:rsidRDefault="005E3887" w:rsidP="005E3887">
      <w:pPr>
        <w:ind w:left="1440" w:hanging="1440"/>
        <w:rPr>
          <w:rFonts w:cstheme="minorHAnsi"/>
          <w:color w:val="0070C0"/>
          <w:sz w:val="24"/>
          <w:szCs w:val="24"/>
        </w:rPr>
      </w:pPr>
      <w:r w:rsidRPr="005410C7">
        <w:rPr>
          <w:rFonts w:cstheme="minorHAnsi"/>
          <w:b/>
          <w:color w:val="0070C0"/>
          <w:sz w:val="24"/>
          <w:szCs w:val="24"/>
        </w:rPr>
        <w:t>Species</w:t>
      </w:r>
      <w:r>
        <w:rPr>
          <w:rFonts w:cstheme="minorHAnsi"/>
          <w:color w:val="0070C0"/>
          <w:sz w:val="24"/>
          <w:szCs w:val="24"/>
        </w:rPr>
        <w:t>:</w:t>
      </w:r>
      <w:r>
        <w:rPr>
          <w:rFonts w:cstheme="minorHAnsi"/>
          <w:color w:val="0070C0"/>
          <w:sz w:val="24"/>
          <w:szCs w:val="24"/>
        </w:rPr>
        <w:tab/>
      </w:r>
      <w:r w:rsidRPr="005E3887">
        <w:rPr>
          <w:rFonts w:cstheme="minorHAnsi"/>
          <w:i/>
          <w:color w:val="0070C0"/>
          <w:sz w:val="24"/>
          <w:szCs w:val="24"/>
        </w:rPr>
        <w:t xml:space="preserve">Phaseolus </w:t>
      </w:r>
      <w:proofErr w:type="spellStart"/>
      <w:r w:rsidRPr="005E3887">
        <w:rPr>
          <w:rFonts w:cstheme="minorHAnsi"/>
          <w:i/>
          <w:color w:val="0070C0"/>
          <w:sz w:val="24"/>
          <w:szCs w:val="24"/>
        </w:rPr>
        <w:t>acutifolius</w:t>
      </w:r>
      <w:proofErr w:type="spellEnd"/>
      <w:r>
        <w:rPr>
          <w:rFonts w:cstheme="minorHAnsi"/>
          <w:color w:val="0070C0"/>
          <w:sz w:val="24"/>
          <w:szCs w:val="24"/>
        </w:rPr>
        <w:br/>
      </w:r>
      <w:proofErr w:type="spellStart"/>
      <w:r w:rsidRPr="005E3887">
        <w:rPr>
          <w:rFonts w:cstheme="minorHAnsi"/>
          <w:color w:val="0070C0"/>
          <w:sz w:val="24"/>
          <w:szCs w:val="24"/>
        </w:rPr>
        <w:t>Eukaryota</w:t>
      </w:r>
      <w:proofErr w:type="spellEnd"/>
      <w:r w:rsidRPr="005E3887">
        <w:rPr>
          <w:rFonts w:cstheme="minorHAnsi"/>
          <w:color w:val="0070C0"/>
          <w:sz w:val="24"/>
          <w:szCs w:val="24"/>
        </w:rPr>
        <w:t xml:space="preserve">; </w:t>
      </w:r>
      <w:proofErr w:type="spellStart"/>
      <w:r w:rsidRPr="005E3887">
        <w:rPr>
          <w:rFonts w:cstheme="minorHAnsi"/>
          <w:color w:val="0070C0"/>
          <w:sz w:val="24"/>
          <w:szCs w:val="24"/>
        </w:rPr>
        <w:t>Viridiplantae</w:t>
      </w:r>
      <w:proofErr w:type="spellEnd"/>
      <w:r w:rsidRPr="005E3887">
        <w:rPr>
          <w:rFonts w:cstheme="minorHAnsi"/>
          <w:color w:val="0070C0"/>
          <w:sz w:val="24"/>
          <w:szCs w:val="24"/>
        </w:rPr>
        <w:t xml:space="preserve">; </w:t>
      </w:r>
      <w:proofErr w:type="spellStart"/>
      <w:r w:rsidRPr="005E3887">
        <w:rPr>
          <w:rFonts w:cstheme="minorHAnsi"/>
          <w:color w:val="0070C0"/>
          <w:sz w:val="24"/>
          <w:szCs w:val="24"/>
        </w:rPr>
        <w:t>Streptophyta</w:t>
      </w:r>
      <w:proofErr w:type="spellEnd"/>
      <w:r w:rsidRPr="005E3887">
        <w:rPr>
          <w:rFonts w:cstheme="minorHAnsi"/>
          <w:color w:val="0070C0"/>
          <w:sz w:val="24"/>
          <w:szCs w:val="24"/>
        </w:rPr>
        <w:t xml:space="preserve">; </w:t>
      </w:r>
      <w:proofErr w:type="spellStart"/>
      <w:r w:rsidRPr="005E3887">
        <w:rPr>
          <w:rFonts w:cstheme="minorHAnsi"/>
          <w:color w:val="0070C0"/>
          <w:sz w:val="24"/>
          <w:szCs w:val="24"/>
        </w:rPr>
        <w:t>Embryophyta</w:t>
      </w:r>
      <w:proofErr w:type="spellEnd"/>
      <w:r w:rsidRPr="005E3887">
        <w:rPr>
          <w:rFonts w:cstheme="minorHAnsi"/>
          <w:color w:val="0070C0"/>
          <w:sz w:val="24"/>
          <w:szCs w:val="24"/>
        </w:rPr>
        <w:t xml:space="preserve">; </w:t>
      </w:r>
      <w:proofErr w:type="spellStart"/>
      <w:r w:rsidRPr="005E3887">
        <w:rPr>
          <w:rFonts w:cstheme="minorHAnsi"/>
          <w:color w:val="0070C0"/>
          <w:sz w:val="24"/>
          <w:szCs w:val="24"/>
        </w:rPr>
        <w:t>Tracheophyta</w:t>
      </w:r>
      <w:proofErr w:type="spellEnd"/>
      <w:r w:rsidRPr="005E3887">
        <w:rPr>
          <w:rFonts w:cstheme="minorHAnsi"/>
          <w:color w:val="0070C0"/>
          <w:sz w:val="24"/>
          <w:szCs w:val="24"/>
        </w:rPr>
        <w:t>;</w:t>
      </w:r>
      <w:r>
        <w:rPr>
          <w:rFonts w:cstheme="minorHAnsi"/>
          <w:color w:val="0070C0"/>
          <w:sz w:val="24"/>
          <w:szCs w:val="24"/>
        </w:rPr>
        <w:t xml:space="preserve"> </w:t>
      </w:r>
      <w:proofErr w:type="spellStart"/>
      <w:r w:rsidRPr="005E3887">
        <w:rPr>
          <w:rFonts w:cstheme="minorHAnsi"/>
          <w:color w:val="0070C0"/>
          <w:sz w:val="24"/>
          <w:szCs w:val="24"/>
        </w:rPr>
        <w:t>Spermatophyta</w:t>
      </w:r>
      <w:proofErr w:type="spellEnd"/>
      <w:r w:rsidRPr="005E3887">
        <w:rPr>
          <w:rFonts w:cstheme="minorHAnsi"/>
          <w:color w:val="0070C0"/>
          <w:sz w:val="24"/>
          <w:szCs w:val="24"/>
        </w:rPr>
        <w:t xml:space="preserve">; </w:t>
      </w:r>
      <w:proofErr w:type="spellStart"/>
      <w:r w:rsidRPr="005E3887">
        <w:rPr>
          <w:rFonts w:cstheme="minorHAnsi"/>
          <w:color w:val="0070C0"/>
          <w:sz w:val="24"/>
          <w:szCs w:val="24"/>
        </w:rPr>
        <w:t>Magnoliophyta</w:t>
      </w:r>
      <w:proofErr w:type="spellEnd"/>
      <w:r w:rsidRPr="005E3887">
        <w:rPr>
          <w:rFonts w:cstheme="minorHAnsi"/>
          <w:color w:val="0070C0"/>
          <w:sz w:val="24"/>
          <w:szCs w:val="24"/>
        </w:rPr>
        <w:t xml:space="preserve">; </w:t>
      </w:r>
      <w:proofErr w:type="spellStart"/>
      <w:r w:rsidRPr="005E3887">
        <w:rPr>
          <w:rFonts w:cstheme="minorHAnsi"/>
          <w:color w:val="0070C0"/>
          <w:sz w:val="24"/>
          <w:szCs w:val="24"/>
        </w:rPr>
        <w:t>eudicotyledons</w:t>
      </w:r>
      <w:proofErr w:type="spellEnd"/>
      <w:r w:rsidRPr="005E3887">
        <w:rPr>
          <w:rFonts w:cstheme="minorHAnsi"/>
          <w:color w:val="0070C0"/>
          <w:sz w:val="24"/>
          <w:szCs w:val="24"/>
        </w:rPr>
        <w:t xml:space="preserve">; </w:t>
      </w:r>
      <w:proofErr w:type="spellStart"/>
      <w:r w:rsidRPr="005E3887">
        <w:rPr>
          <w:rFonts w:cstheme="minorHAnsi"/>
          <w:color w:val="0070C0"/>
          <w:sz w:val="24"/>
          <w:szCs w:val="24"/>
        </w:rPr>
        <w:t>Gunneridae</w:t>
      </w:r>
      <w:proofErr w:type="spellEnd"/>
      <w:r w:rsidRPr="005E3887">
        <w:rPr>
          <w:rFonts w:cstheme="minorHAnsi"/>
          <w:color w:val="0070C0"/>
          <w:sz w:val="24"/>
          <w:szCs w:val="24"/>
        </w:rPr>
        <w:t>;</w:t>
      </w:r>
      <w:r>
        <w:rPr>
          <w:rFonts w:cstheme="minorHAnsi"/>
          <w:color w:val="0070C0"/>
          <w:sz w:val="24"/>
          <w:szCs w:val="24"/>
        </w:rPr>
        <w:t xml:space="preserve"> </w:t>
      </w:r>
      <w:proofErr w:type="spellStart"/>
      <w:r w:rsidRPr="005E3887">
        <w:rPr>
          <w:rFonts w:cstheme="minorHAnsi"/>
          <w:color w:val="0070C0"/>
          <w:sz w:val="24"/>
          <w:szCs w:val="24"/>
        </w:rPr>
        <w:t>Pentapetalae</w:t>
      </w:r>
      <w:proofErr w:type="spellEnd"/>
      <w:r w:rsidRPr="005E3887">
        <w:rPr>
          <w:rFonts w:cstheme="minorHAnsi"/>
          <w:color w:val="0070C0"/>
          <w:sz w:val="24"/>
          <w:szCs w:val="24"/>
        </w:rPr>
        <w:t xml:space="preserve">; </w:t>
      </w:r>
      <w:proofErr w:type="spellStart"/>
      <w:r w:rsidRPr="005E3887">
        <w:rPr>
          <w:rFonts w:cstheme="minorHAnsi"/>
          <w:color w:val="0070C0"/>
          <w:sz w:val="24"/>
          <w:szCs w:val="24"/>
        </w:rPr>
        <w:t>rosids</w:t>
      </w:r>
      <w:proofErr w:type="spellEnd"/>
      <w:r w:rsidRPr="005E3887">
        <w:rPr>
          <w:rFonts w:cstheme="minorHAnsi"/>
          <w:color w:val="0070C0"/>
          <w:sz w:val="24"/>
          <w:szCs w:val="24"/>
        </w:rPr>
        <w:t xml:space="preserve">; </w:t>
      </w:r>
      <w:proofErr w:type="spellStart"/>
      <w:r w:rsidRPr="005E3887">
        <w:rPr>
          <w:rFonts w:cstheme="minorHAnsi"/>
          <w:color w:val="0070C0"/>
          <w:sz w:val="24"/>
          <w:szCs w:val="24"/>
        </w:rPr>
        <w:t>fabids</w:t>
      </w:r>
      <w:proofErr w:type="spellEnd"/>
      <w:r w:rsidRPr="005E3887">
        <w:rPr>
          <w:rFonts w:cstheme="minorHAnsi"/>
          <w:color w:val="0070C0"/>
          <w:sz w:val="24"/>
          <w:szCs w:val="24"/>
        </w:rPr>
        <w:t xml:space="preserve">; </w:t>
      </w:r>
      <w:proofErr w:type="spellStart"/>
      <w:r w:rsidRPr="005E3887">
        <w:rPr>
          <w:rFonts w:cstheme="minorHAnsi"/>
          <w:color w:val="0070C0"/>
          <w:sz w:val="24"/>
          <w:szCs w:val="24"/>
        </w:rPr>
        <w:t>Fabales</w:t>
      </w:r>
      <w:proofErr w:type="spellEnd"/>
      <w:r w:rsidRPr="005E3887">
        <w:rPr>
          <w:rFonts w:cstheme="minorHAnsi"/>
          <w:color w:val="0070C0"/>
          <w:sz w:val="24"/>
          <w:szCs w:val="24"/>
        </w:rPr>
        <w:t xml:space="preserve">; Fabaceae; </w:t>
      </w:r>
      <w:proofErr w:type="spellStart"/>
      <w:r w:rsidRPr="005E3887">
        <w:rPr>
          <w:rFonts w:cstheme="minorHAnsi"/>
          <w:color w:val="0070C0"/>
          <w:sz w:val="24"/>
          <w:szCs w:val="24"/>
        </w:rPr>
        <w:t>Papilionoideae</w:t>
      </w:r>
      <w:proofErr w:type="spellEnd"/>
      <w:r w:rsidRPr="005E3887">
        <w:rPr>
          <w:rFonts w:cstheme="minorHAnsi"/>
          <w:color w:val="0070C0"/>
          <w:sz w:val="24"/>
          <w:szCs w:val="24"/>
        </w:rPr>
        <w:t>; 50</w:t>
      </w:r>
      <w:r>
        <w:rPr>
          <w:rFonts w:cstheme="minorHAnsi"/>
          <w:color w:val="0070C0"/>
          <w:sz w:val="24"/>
          <w:szCs w:val="24"/>
        </w:rPr>
        <w:t xml:space="preserve"> </w:t>
      </w:r>
      <w:r w:rsidRPr="005E3887">
        <w:rPr>
          <w:rFonts w:cstheme="minorHAnsi"/>
          <w:color w:val="0070C0"/>
          <w:sz w:val="24"/>
          <w:szCs w:val="24"/>
        </w:rPr>
        <w:t xml:space="preserve">kb inversion clade; NPAAA clade; </w:t>
      </w:r>
      <w:proofErr w:type="spellStart"/>
      <w:r w:rsidRPr="005E3887">
        <w:rPr>
          <w:rFonts w:cstheme="minorHAnsi"/>
          <w:color w:val="0070C0"/>
          <w:sz w:val="24"/>
          <w:szCs w:val="24"/>
        </w:rPr>
        <w:t>indigoferoid</w:t>
      </w:r>
      <w:proofErr w:type="spellEnd"/>
      <w:r w:rsidRPr="005E3887">
        <w:rPr>
          <w:rFonts w:cstheme="minorHAnsi"/>
          <w:color w:val="0070C0"/>
          <w:sz w:val="24"/>
          <w:szCs w:val="24"/>
        </w:rPr>
        <w:t>/</w:t>
      </w:r>
      <w:proofErr w:type="spellStart"/>
      <w:r w:rsidRPr="005E3887">
        <w:rPr>
          <w:rFonts w:cstheme="minorHAnsi"/>
          <w:color w:val="0070C0"/>
          <w:sz w:val="24"/>
          <w:szCs w:val="24"/>
        </w:rPr>
        <w:t>millettioid</w:t>
      </w:r>
      <w:proofErr w:type="spellEnd"/>
      <w:r w:rsidRPr="005E3887">
        <w:rPr>
          <w:rFonts w:cstheme="minorHAnsi"/>
          <w:color w:val="0070C0"/>
          <w:sz w:val="24"/>
          <w:szCs w:val="24"/>
        </w:rPr>
        <w:t xml:space="preserve"> clade;</w:t>
      </w:r>
      <w:r>
        <w:rPr>
          <w:rFonts w:cstheme="minorHAnsi"/>
          <w:color w:val="0070C0"/>
          <w:sz w:val="24"/>
          <w:szCs w:val="24"/>
        </w:rPr>
        <w:t xml:space="preserve"> </w:t>
      </w:r>
      <w:proofErr w:type="spellStart"/>
      <w:r w:rsidRPr="005E3887">
        <w:rPr>
          <w:rFonts w:cstheme="minorHAnsi"/>
          <w:color w:val="0070C0"/>
          <w:sz w:val="24"/>
          <w:szCs w:val="24"/>
        </w:rPr>
        <w:t>Phaseoleae</w:t>
      </w:r>
      <w:proofErr w:type="spellEnd"/>
      <w:r w:rsidRPr="005E3887">
        <w:rPr>
          <w:rFonts w:cstheme="minorHAnsi"/>
          <w:color w:val="0070C0"/>
          <w:sz w:val="24"/>
          <w:szCs w:val="24"/>
        </w:rPr>
        <w:t>; Phaseolus.</w:t>
      </w:r>
    </w:p>
    <w:p w14:paraId="53A32E8F" w14:textId="77777777" w:rsidR="005E3887" w:rsidRDefault="005E3887" w:rsidP="005E3887">
      <w:pPr>
        <w:rPr>
          <w:rFonts w:cstheme="minorHAnsi"/>
          <w:color w:val="0070C0"/>
          <w:sz w:val="24"/>
          <w:szCs w:val="24"/>
        </w:rPr>
      </w:pPr>
    </w:p>
    <w:p w14:paraId="576ADE41" w14:textId="77777777" w:rsidR="00321848" w:rsidRDefault="00321848">
      <w:pPr>
        <w:rPr>
          <w:rFonts w:cstheme="minorHAnsi"/>
          <w:color w:val="FF0000"/>
          <w:sz w:val="24"/>
          <w:szCs w:val="24"/>
        </w:rPr>
      </w:pPr>
      <w:r>
        <w:rPr>
          <w:rFonts w:cstheme="minorHAnsi"/>
          <w:color w:val="FF0000"/>
          <w:sz w:val="24"/>
          <w:szCs w:val="24"/>
        </w:rPr>
        <w:br w:type="page"/>
      </w:r>
    </w:p>
    <w:p w14:paraId="363E0249" w14:textId="0FAC133E" w:rsidR="005E3887" w:rsidRDefault="005E3887" w:rsidP="005E3887">
      <w:pPr>
        <w:rPr>
          <w:rFonts w:cstheme="minorHAnsi"/>
          <w:sz w:val="24"/>
          <w:szCs w:val="24"/>
        </w:rPr>
      </w:pPr>
      <w:r w:rsidRPr="005E3887">
        <w:rPr>
          <w:rFonts w:cstheme="minorHAnsi"/>
          <w:color w:val="FF0000"/>
          <w:sz w:val="24"/>
          <w:szCs w:val="24"/>
        </w:rPr>
        <w:lastRenderedPageBreak/>
        <w:t xml:space="preserve">[Q4] </w:t>
      </w:r>
      <w:r w:rsidRPr="005E3887">
        <w:rPr>
          <w:rFonts w:cstheme="minorHAnsi"/>
          <w:sz w:val="24"/>
          <w:szCs w:val="24"/>
        </w:rPr>
        <w:t xml:space="preserve">Prove that this gene, and its corresponding protein, are novel. For the purposes of this project, “novel” is defined as follows. Take the protein sequence (your answer to [Q3]), and use it as a query in a </w:t>
      </w:r>
      <w:proofErr w:type="spellStart"/>
      <w:r w:rsidRPr="005E3887">
        <w:rPr>
          <w:rFonts w:cstheme="minorHAnsi"/>
          <w:sz w:val="24"/>
          <w:szCs w:val="24"/>
        </w:rPr>
        <w:t>blastp</w:t>
      </w:r>
      <w:proofErr w:type="spellEnd"/>
      <w:r w:rsidRPr="005E3887">
        <w:rPr>
          <w:rFonts w:cstheme="minorHAnsi"/>
          <w:sz w:val="24"/>
          <w:szCs w:val="24"/>
        </w:rPr>
        <w:t xml:space="preserve"> search of the nr database at NCBI.</w:t>
      </w:r>
    </w:p>
    <w:p w14:paraId="03EA784D" w14:textId="77777777" w:rsidR="005E3887" w:rsidRDefault="005E3887" w:rsidP="005E3887">
      <w:pPr>
        <w:pStyle w:val="ListParagraph"/>
        <w:numPr>
          <w:ilvl w:val="0"/>
          <w:numId w:val="1"/>
        </w:numPr>
        <w:rPr>
          <w:rFonts w:cstheme="minorHAnsi"/>
          <w:sz w:val="24"/>
          <w:szCs w:val="24"/>
        </w:rPr>
      </w:pPr>
      <w:r w:rsidRPr="005E3887">
        <w:rPr>
          <w:rFonts w:cstheme="minorHAnsi"/>
          <w:sz w:val="24"/>
          <w:szCs w:val="24"/>
        </w:rPr>
        <w:t>If there is a match with 100% amino acid identity to a protein in the database, from the same species, then your protein is NOT novel (even if the match is to a protein with a name such as “unknown”). Someone has already found and annotated this sequence, and assigned it an accession number.</w:t>
      </w:r>
    </w:p>
    <w:p w14:paraId="5515C3EA" w14:textId="77777777" w:rsidR="005E3887" w:rsidRDefault="005E3887" w:rsidP="005E3887">
      <w:pPr>
        <w:pStyle w:val="ListParagraph"/>
        <w:numPr>
          <w:ilvl w:val="0"/>
          <w:numId w:val="1"/>
        </w:numPr>
        <w:rPr>
          <w:rFonts w:cstheme="minorHAnsi"/>
          <w:sz w:val="24"/>
          <w:szCs w:val="24"/>
        </w:rPr>
      </w:pPr>
      <w:r w:rsidRPr="005E3887">
        <w:rPr>
          <w:rFonts w:cstheme="minorHAnsi"/>
          <w:sz w:val="24"/>
          <w:szCs w:val="24"/>
        </w:rPr>
        <w:t>If the top match reported has less than 100% identity, then it is likely that your protein is novel, and you have succeeded.</w:t>
      </w:r>
    </w:p>
    <w:p w14:paraId="3F09CCB6" w14:textId="77777777" w:rsidR="005E3887" w:rsidRDefault="005E3887" w:rsidP="005E3887">
      <w:pPr>
        <w:pStyle w:val="ListParagraph"/>
        <w:numPr>
          <w:ilvl w:val="0"/>
          <w:numId w:val="1"/>
        </w:numPr>
        <w:rPr>
          <w:rFonts w:cstheme="minorHAnsi"/>
          <w:sz w:val="24"/>
          <w:szCs w:val="24"/>
        </w:rPr>
      </w:pPr>
      <w:r w:rsidRPr="005E3887">
        <w:rPr>
          <w:rFonts w:cstheme="minorHAnsi"/>
          <w:sz w:val="24"/>
          <w:szCs w:val="24"/>
        </w:rPr>
        <w:t>If there is a match with 100% identity, but to a different species than the one you started with, then you have likely succeeded in finding a novel gene.</w:t>
      </w:r>
    </w:p>
    <w:p w14:paraId="75FF40C0" w14:textId="77777777" w:rsidR="005E3887" w:rsidRDefault="005E3887" w:rsidP="005E3887">
      <w:pPr>
        <w:pStyle w:val="ListParagraph"/>
        <w:numPr>
          <w:ilvl w:val="0"/>
          <w:numId w:val="1"/>
        </w:numPr>
        <w:rPr>
          <w:rFonts w:cstheme="minorHAnsi"/>
          <w:sz w:val="24"/>
          <w:szCs w:val="24"/>
        </w:rPr>
      </w:pPr>
      <w:r w:rsidRPr="005E3887">
        <w:rPr>
          <w:rFonts w:cstheme="minorHAnsi"/>
          <w:sz w:val="24"/>
          <w:szCs w:val="24"/>
        </w:rPr>
        <w:t>If there are no database matches to the original query from [Q1], this indicates that you have partially succeeded: yes, you may have found a new gene, but no, it is not actually homologous to the original query. You should probably start over.</w:t>
      </w:r>
    </w:p>
    <w:p w14:paraId="5C63EF66" w14:textId="77777777" w:rsidR="00174FDC" w:rsidRDefault="005E3887" w:rsidP="005E3887">
      <w:pPr>
        <w:ind w:left="1440" w:hanging="1440"/>
        <w:rPr>
          <w:rFonts w:cstheme="minorHAnsi"/>
          <w:color w:val="0070C0"/>
          <w:sz w:val="24"/>
          <w:szCs w:val="24"/>
        </w:rPr>
      </w:pPr>
      <w:r w:rsidRPr="005410C7">
        <w:rPr>
          <w:rFonts w:cstheme="minorHAnsi"/>
          <w:b/>
          <w:color w:val="0070C0"/>
          <w:sz w:val="24"/>
          <w:szCs w:val="24"/>
        </w:rPr>
        <w:t>Details</w:t>
      </w:r>
      <w:r>
        <w:rPr>
          <w:rFonts w:cstheme="minorHAnsi"/>
          <w:color w:val="0070C0"/>
          <w:sz w:val="24"/>
          <w:szCs w:val="24"/>
        </w:rPr>
        <w:t>:</w:t>
      </w:r>
      <w:r>
        <w:rPr>
          <w:rFonts w:cstheme="minorHAnsi"/>
          <w:color w:val="0070C0"/>
          <w:sz w:val="24"/>
          <w:szCs w:val="24"/>
        </w:rPr>
        <w:tab/>
        <w:t xml:space="preserve">Searching this </w:t>
      </w:r>
      <w:r w:rsidRPr="005E3887">
        <w:rPr>
          <w:rFonts w:cstheme="minorHAnsi"/>
          <w:i/>
          <w:color w:val="0070C0"/>
          <w:sz w:val="24"/>
          <w:szCs w:val="24"/>
        </w:rPr>
        <w:t>Phaseolus</w:t>
      </w:r>
      <w:r>
        <w:rPr>
          <w:rFonts w:cstheme="minorHAnsi"/>
          <w:color w:val="0070C0"/>
          <w:sz w:val="24"/>
          <w:szCs w:val="24"/>
        </w:rPr>
        <w:t xml:space="preserve"> protein using BLASTP against non-redundant (NR) database</w:t>
      </w:r>
      <w:r w:rsidR="009E354F">
        <w:rPr>
          <w:rFonts w:cstheme="minorHAnsi"/>
          <w:color w:val="0070C0"/>
          <w:sz w:val="24"/>
          <w:szCs w:val="24"/>
        </w:rPr>
        <w:t xml:space="preserve"> reveals no hits with 100% identity. Although some results are close to 100% identity (the top hit has 99.89% identity), none of them are found in </w:t>
      </w:r>
      <w:r w:rsidR="009E354F" w:rsidRPr="005E3887">
        <w:rPr>
          <w:rFonts w:cstheme="minorHAnsi"/>
          <w:i/>
          <w:color w:val="0070C0"/>
          <w:sz w:val="24"/>
          <w:szCs w:val="24"/>
        </w:rPr>
        <w:t xml:space="preserve">Phaseolus </w:t>
      </w:r>
      <w:proofErr w:type="spellStart"/>
      <w:r w:rsidR="009E354F" w:rsidRPr="005E3887">
        <w:rPr>
          <w:rFonts w:cstheme="minorHAnsi"/>
          <w:i/>
          <w:color w:val="0070C0"/>
          <w:sz w:val="24"/>
          <w:szCs w:val="24"/>
        </w:rPr>
        <w:t>acutifolius</w:t>
      </w:r>
      <w:proofErr w:type="spellEnd"/>
      <w:r w:rsidR="009E354F">
        <w:rPr>
          <w:rFonts w:cstheme="minorHAnsi"/>
          <w:color w:val="0070C0"/>
          <w:sz w:val="24"/>
          <w:szCs w:val="24"/>
        </w:rPr>
        <w:t xml:space="preserve">. The top hit is found in </w:t>
      </w:r>
      <w:r w:rsidR="009E354F" w:rsidRPr="009E354F">
        <w:rPr>
          <w:rFonts w:cstheme="minorHAnsi"/>
          <w:i/>
          <w:color w:val="0070C0"/>
          <w:sz w:val="24"/>
          <w:szCs w:val="24"/>
        </w:rPr>
        <w:t>Phaseolus vulgaris</w:t>
      </w:r>
      <w:r w:rsidR="009E354F">
        <w:rPr>
          <w:rFonts w:cstheme="minorHAnsi"/>
          <w:color w:val="0070C0"/>
          <w:sz w:val="24"/>
          <w:szCs w:val="24"/>
        </w:rPr>
        <w:t>, and the other hits all appear to be found in different genera.</w:t>
      </w:r>
      <w:r w:rsidR="00174FDC">
        <w:rPr>
          <w:rFonts w:cstheme="minorHAnsi"/>
          <w:color w:val="0070C0"/>
          <w:sz w:val="24"/>
          <w:szCs w:val="24"/>
        </w:rPr>
        <w:t xml:space="preserve"> (See BLASTP setup, BLASTP hits, and alignment of the top hit with the query below.)</w:t>
      </w:r>
    </w:p>
    <w:p w14:paraId="00E3FA65" w14:textId="77777777" w:rsidR="00174FDC" w:rsidRDefault="00174FDC">
      <w:pPr>
        <w:rPr>
          <w:rFonts w:cstheme="minorHAnsi"/>
          <w:color w:val="0070C0"/>
          <w:sz w:val="24"/>
          <w:szCs w:val="24"/>
        </w:rPr>
      </w:pPr>
      <w:r>
        <w:rPr>
          <w:rFonts w:cstheme="minorHAnsi"/>
          <w:color w:val="0070C0"/>
          <w:sz w:val="24"/>
          <w:szCs w:val="24"/>
        </w:rPr>
        <w:br w:type="page"/>
      </w:r>
    </w:p>
    <w:p w14:paraId="45099C1B" w14:textId="77777777" w:rsidR="005E3887" w:rsidRPr="005410C7" w:rsidRDefault="009E354F" w:rsidP="00174FDC">
      <w:pPr>
        <w:rPr>
          <w:rFonts w:cstheme="minorHAnsi"/>
          <w:b/>
          <w:color w:val="0070C0"/>
          <w:sz w:val="24"/>
          <w:szCs w:val="24"/>
        </w:rPr>
      </w:pPr>
      <w:r w:rsidRPr="005410C7">
        <w:rPr>
          <w:rFonts w:cstheme="minorHAnsi"/>
          <w:b/>
          <w:color w:val="0070C0"/>
          <w:sz w:val="24"/>
          <w:szCs w:val="24"/>
        </w:rPr>
        <w:lastRenderedPageBreak/>
        <w:t>BLASTP setup</w:t>
      </w:r>
    </w:p>
    <w:p w14:paraId="1CB6801E" w14:textId="77777777" w:rsidR="00174FDC" w:rsidRDefault="005851CE" w:rsidP="00174FDC">
      <w:pPr>
        <w:jc w:val="center"/>
        <w:rPr>
          <w:rFonts w:cstheme="minorHAnsi"/>
          <w:color w:val="0070C0"/>
          <w:sz w:val="24"/>
          <w:szCs w:val="24"/>
        </w:rPr>
      </w:pPr>
      <w:r w:rsidRPr="005851CE">
        <w:rPr>
          <w:rFonts w:cstheme="minorHAnsi"/>
          <w:noProof/>
          <w:color w:val="0070C0"/>
          <w:sz w:val="24"/>
          <w:szCs w:val="24"/>
        </w:rPr>
        <mc:AlternateContent>
          <mc:Choice Requires="wpg">
            <w:drawing>
              <wp:inline distT="0" distB="0" distL="0" distR="0" wp14:anchorId="26C7E3C6" wp14:editId="5D79EB3C">
                <wp:extent cx="4572000" cy="4572000"/>
                <wp:effectExtent l="0" t="0" r="0" b="0"/>
                <wp:docPr id="2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2000" cy="4572000"/>
                          <a:chOff x="0" y="0"/>
                          <a:chExt cx="5943600" cy="5952688"/>
                        </a:xfrm>
                      </wpg:grpSpPr>
                      <pic:pic xmlns:pic="http://schemas.openxmlformats.org/drawingml/2006/picture">
                        <pic:nvPicPr>
                          <pic:cNvPr id="28" name="Picture 28">
                            <a:extLst/>
                          </pic:cNvPr>
                          <pic:cNvPicPr>
                            <a:picLocks noChangeAspect="1"/>
                          </pic:cNvPicPr>
                        </pic:nvPicPr>
                        <pic:blipFill rotWithShape="1">
                          <a:blip r:embed="rId19"/>
                          <a:srcRect l="1137" t="22248" r="37159"/>
                          <a:stretch/>
                        </pic:blipFill>
                        <pic:spPr>
                          <a:xfrm>
                            <a:off x="0" y="0"/>
                            <a:ext cx="5943600" cy="4210727"/>
                          </a:xfrm>
                          <a:prstGeom prst="rect">
                            <a:avLst/>
                          </a:prstGeom>
                        </pic:spPr>
                      </pic:pic>
                      <pic:pic xmlns:pic="http://schemas.openxmlformats.org/drawingml/2006/picture">
                        <pic:nvPicPr>
                          <pic:cNvPr id="29" name="Picture 29">
                            <a:extLst/>
                          </pic:cNvPr>
                          <pic:cNvPicPr>
                            <a:picLocks noChangeAspect="1"/>
                          </pic:cNvPicPr>
                        </pic:nvPicPr>
                        <pic:blipFill rotWithShape="1">
                          <a:blip r:embed="rId20"/>
                          <a:srcRect l="1136" t="17762" r="37159" b="35144"/>
                          <a:stretch/>
                        </pic:blipFill>
                        <pic:spPr>
                          <a:xfrm>
                            <a:off x="0" y="3402303"/>
                            <a:ext cx="5943600" cy="2550385"/>
                          </a:xfrm>
                          <a:prstGeom prst="rect">
                            <a:avLst/>
                          </a:prstGeom>
                        </pic:spPr>
                      </pic:pic>
                    </wpg:wgp>
                  </a:graphicData>
                </a:graphic>
              </wp:inline>
            </w:drawing>
          </mc:Choice>
          <mc:Fallback>
            <w:pict>
              <v:group w14:anchorId="262B7656" id="Group 5" o:spid="_x0000_s1026" style="width:5in;height:5in;mso-position-horizontal-relative:char;mso-position-vertical-relative:line" coordsize="59436,59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">
                <v:shape id="Picture 28" o:spid="_x0000_s1027" type="#_x0000_t75" style="position:absolute;width:59436;height:42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">
                  <v:imagedata r:id="rId21" o:title="" croptop="14580f" cropleft="745f" cropright="24353f"/>
                </v:shape>
                <v:shape id="Picture 29" o:spid="_x0000_s1028" type="#_x0000_t75" style="position:absolute;top:34023;width:59436;height:25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">
                  <v:imagedata r:id="rId22" o:title="" croptop="11641f" cropbottom="23032f" cropleft="744f" cropright="24353f"/>
                </v:shape>
                <w10:anchorlock/>
              </v:group>
            </w:pict>
          </mc:Fallback>
        </mc:AlternateContent>
      </w:r>
    </w:p>
    <w:p w14:paraId="205DC8B4" w14:textId="77777777" w:rsidR="00174FDC" w:rsidRDefault="00174FDC" w:rsidP="005E3887">
      <w:pPr>
        <w:rPr>
          <w:rFonts w:cstheme="minorHAnsi"/>
          <w:color w:val="0070C0"/>
          <w:sz w:val="24"/>
          <w:szCs w:val="24"/>
        </w:rPr>
      </w:pPr>
    </w:p>
    <w:p w14:paraId="48E97802" w14:textId="77777777" w:rsidR="009E354F" w:rsidRPr="005410C7" w:rsidRDefault="009E354F" w:rsidP="005E3887">
      <w:pPr>
        <w:rPr>
          <w:rFonts w:cstheme="minorHAnsi"/>
          <w:b/>
          <w:color w:val="0070C0"/>
          <w:sz w:val="24"/>
          <w:szCs w:val="24"/>
        </w:rPr>
      </w:pPr>
      <w:r w:rsidRPr="005410C7">
        <w:rPr>
          <w:rFonts w:cstheme="minorHAnsi"/>
          <w:b/>
          <w:color w:val="0070C0"/>
          <w:sz w:val="24"/>
          <w:szCs w:val="24"/>
        </w:rPr>
        <w:t>BLASTP hits</w:t>
      </w:r>
    </w:p>
    <w:p w14:paraId="3FADBDAB" w14:textId="77777777" w:rsidR="009E354F" w:rsidRDefault="009E354F" w:rsidP="005E3887">
      <w:pPr>
        <w:rPr>
          <w:rFonts w:cstheme="minorHAnsi"/>
          <w:color w:val="0070C0"/>
          <w:sz w:val="24"/>
          <w:szCs w:val="24"/>
        </w:rPr>
      </w:pPr>
      <w:r>
        <w:rPr>
          <w:noProof/>
        </w:rPr>
        <w:drawing>
          <wp:inline distT="0" distB="0" distL="0" distR="0" wp14:anchorId="29424181" wp14:editId="6DD7AA22">
            <wp:extent cx="5942930" cy="2461846"/>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005" t="18243" r="5128" b="14801"/>
                    <a:stretch/>
                  </pic:blipFill>
                  <pic:spPr bwMode="auto">
                    <a:xfrm>
                      <a:off x="0" y="0"/>
                      <a:ext cx="5943600" cy="2462124"/>
                    </a:xfrm>
                    <a:prstGeom prst="rect">
                      <a:avLst/>
                    </a:prstGeom>
                    <a:ln>
                      <a:noFill/>
                    </a:ln>
                    <a:extLst>
                      <a:ext uri="{53640926-AAD7-44D8-BBD7-CCE9431645EC}">
                        <a14:shadowObscured xmlns:a14="http://schemas.microsoft.com/office/drawing/2010/main"/>
                      </a:ext>
                    </a:extLst>
                  </pic:spPr>
                </pic:pic>
              </a:graphicData>
            </a:graphic>
          </wp:inline>
        </w:drawing>
      </w:r>
    </w:p>
    <w:p w14:paraId="075213E7" w14:textId="77777777" w:rsidR="00174FDC" w:rsidRPr="005410C7" w:rsidRDefault="00174FDC" w:rsidP="005E3887">
      <w:pPr>
        <w:rPr>
          <w:rFonts w:cstheme="minorHAnsi"/>
          <w:b/>
          <w:color w:val="0070C0"/>
          <w:sz w:val="24"/>
          <w:szCs w:val="24"/>
        </w:rPr>
      </w:pPr>
      <w:r w:rsidRPr="005410C7">
        <w:rPr>
          <w:rFonts w:cstheme="minorHAnsi"/>
          <w:b/>
          <w:color w:val="0070C0"/>
          <w:sz w:val="24"/>
          <w:szCs w:val="24"/>
        </w:rPr>
        <w:lastRenderedPageBreak/>
        <w:t>Alignment of top hit</w:t>
      </w:r>
    </w:p>
    <w:p w14:paraId="72D24308" w14:textId="383B4EFF" w:rsidR="00174FDC" w:rsidRDefault="00174FDC" w:rsidP="005E3887">
      <w:pPr>
        <w:rPr>
          <w:rFonts w:cstheme="minorHAnsi"/>
          <w:color w:val="0070C0"/>
          <w:sz w:val="24"/>
          <w:szCs w:val="24"/>
        </w:rPr>
      </w:pPr>
      <w:r w:rsidRPr="00174FDC">
        <w:rPr>
          <w:rFonts w:cstheme="minorHAnsi"/>
          <w:noProof/>
          <w:color w:val="0070C0"/>
          <w:sz w:val="24"/>
          <w:szCs w:val="24"/>
        </w:rPr>
        <mc:AlternateContent>
          <mc:Choice Requires="wpg">
            <w:drawing>
              <wp:inline distT="0" distB="0" distL="0" distR="0" wp14:anchorId="05A6C401" wp14:editId="69BA1255">
                <wp:extent cx="5760720" cy="7772400"/>
                <wp:effectExtent l="0" t="0" r="0" b="0"/>
                <wp:docPr id="30" name="Group 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760720" cy="7772400"/>
                          <a:chOff x="0" y="0"/>
                          <a:chExt cx="5943600" cy="8043380"/>
                        </a:xfrm>
                      </wpg:grpSpPr>
                      <pic:pic xmlns:pic="http://schemas.openxmlformats.org/drawingml/2006/picture">
                        <pic:nvPicPr>
                          <pic:cNvPr id="31" name="Picture 31">
                            <a:extLst/>
                          </pic:cNvPr>
                          <pic:cNvPicPr>
                            <a:picLocks noChangeAspect="1"/>
                          </pic:cNvPicPr>
                        </pic:nvPicPr>
                        <pic:blipFill rotWithShape="1">
                          <a:blip r:embed="rId24"/>
                          <a:srcRect l="4091" t="18503" r="48864"/>
                          <a:stretch/>
                        </pic:blipFill>
                        <pic:spPr>
                          <a:xfrm>
                            <a:off x="0" y="0"/>
                            <a:ext cx="5943600" cy="5788730"/>
                          </a:xfrm>
                          <a:prstGeom prst="rect">
                            <a:avLst/>
                          </a:prstGeom>
                        </pic:spPr>
                      </pic:pic>
                      <pic:pic xmlns:pic="http://schemas.openxmlformats.org/drawingml/2006/picture">
                        <pic:nvPicPr>
                          <pic:cNvPr id="32" name="Picture 32">
                            <a:extLst/>
                          </pic:cNvPr>
                          <pic:cNvPicPr>
                            <a:picLocks noChangeAspect="1"/>
                          </pic:cNvPicPr>
                        </pic:nvPicPr>
                        <pic:blipFill rotWithShape="1">
                          <a:blip r:embed="rId25"/>
                          <a:srcRect l="4091" t="18503" r="48864" b="30032"/>
                          <a:stretch/>
                        </pic:blipFill>
                        <pic:spPr>
                          <a:xfrm>
                            <a:off x="0" y="4387851"/>
                            <a:ext cx="5943600" cy="3655529"/>
                          </a:xfrm>
                          <a:prstGeom prst="rect">
                            <a:avLst/>
                          </a:prstGeom>
                        </pic:spPr>
                      </pic:pic>
                    </wpg:wgp>
                  </a:graphicData>
                </a:graphic>
              </wp:inline>
            </w:drawing>
          </mc:Choice>
          <mc:Fallback>
            <w:pict>
              <v:group w14:anchorId="39468186" id="Group 3" o:spid="_x0000_s1026" style="width:453.6pt;height:612pt;mso-position-horizontal-relative:char;mso-position-vertical-relative:line" coordsize="59436,8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">
                <v:shape id="Picture 31" o:spid="_x0000_s1027" type="#_x0000_t75" style="position:absolute;width:59436;height:57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">
                  <v:imagedata r:id="rId26" o:title="" croptop="12126f" cropleft="2681f" cropright="32024f"/>
                </v:shape>
                <v:shape id="Picture 32" o:spid="_x0000_s1028" type="#_x0000_t75" style="position:absolute;top:43878;width:59436;height:36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">
                  <v:imagedata r:id="rId27" o:title="" croptop="12126f" cropbottom="19682f" cropleft="2681f" cropright="32024f"/>
                </v:shape>
                <w10:anchorlock/>
              </v:group>
            </w:pict>
          </mc:Fallback>
        </mc:AlternateContent>
      </w:r>
    </w:p>
    <w:p w14:paraId="56525218" w14:textId="135154D5" w:rsidR="000634B2" w:rsidRDefault="000634B2" w:rsidP="005E3887">
      <w:pPr>
        <w:rPr>
          <w:rFonts w:cstheme="minorHAnsi"/>
          <w:color w:val="0070C0"/>
          <w:sz w:val="24"/>
          <w:szCs w:val="24"/>
        </w:rPr>
      </w:pPr>
    </w:p>
    <w:p w14:paraId="323039EF" w14:textId="43A6E02A" w:rsidR="000634B2" w:rsidRDefault="000634B2" w:rsidP="005E3887">
      <w:pPr>
        <w:rPr>
          <w:rFonts w:cstheme="minorHAnsi"/>
          <w:sz w:val="24"/>
          <w:szCs w:val="24"/>
        </w:rPr>
      </w:pPr>
      <w:r>
        <w:rPr>
          <w:rFonts w:cstheme="minorHAnsi"/>
          <w:color w:val="FF0000"/>
          <w:sz w:val="24"/>
          <w:szCs w:val="24"/>
        </w:rPr>
        <w:t xml:space="preserve">[Q5] </w:t>
      </w:r>
      <w:r>
        <w:rPr>
          <w:rFonts w:cstheme="minorHAnsi"/>
          <w:sz w:val="24"/>
          <w:szCs w:val="24"/>
        </w:rPr>
        <w:t xml:space="preserve">Generate a multiple </w:t>
      </w:r>
      <w:r w:rsidRPr="000634B2">
        <w:rPr>
          <w:rFonts w:cstheme="minorHAnsi"/>
          <w:sz w:val="24"/>
          <w:szCs w:val="24"/>
        </w:rPr>
        <w:t>sequence alignmen</w:t>
      </w:r>
      <w:r>
        <w:rPr>
          <w:rFonts w:cstheme="minorHAnsi"/>
          <w:sz w:val="24"/>
          <w:szCs w:val="24"/>
        </w:rPr>
        <w:t>t</w:t>
      </w:r>
      <w:r w:rsidRPr="000634B2">
        <w:rPr>
          <w:rFonts w:cstheme="minorHAnsi"/>
          <w:sz w:val="24"/>
          <w:szCs w:val="24"/>
        </w:rPr>
        <w:t xml:space="preserve"> with your novel protein, your original query protein, and a group of other members of this family from different species. A typical number of proteins to use in a multiple sequence alignment for this assignment purpose is a minimum of 5 and a maximum of 20 - although the exact number is up to you. Include the multiple sequence alignment in your report. U</w:t>
      </w:r>
      <w:r>
        <w:rPr>
          <w:rFonts w:cstheme="minorHAnsi"/>
          <w:sz w:val="24"/>
          <w:szCs w:val="24"/>
        </w:rPr>
        <w:t xml:space="preserve">se </w:t>
      </w:r>
      <w:r w:rsidRPr="000634B2">
        <w:rPr>
          <w:rFonts w:cstheme="minorHAnsi"/>
          <w:sz w:val="24"/>
          <w:szCs w:val="24"/>
        </w:rPr>
        <w:t>Courier font with a size appropriate to fit page width</w:t>
      </w:r>
      <w:r>
        <w:rPr>
          <w:rFonts w:cstheme="minorHAnsi"/>
          <w:sz w:val="24"/>
          <w:szCs w:val="24"/>
        </w:rPr>
        <w:t>.</w:t>
      </w:r>
    </w:p>
    <w:p w14:paraId="73F2810C" w14:textId="2212190D" w:rsidR="000634B2" w:rsidRDefault="000634B2" w:rsidP="005E3887">
      <w:pPr>
        <w:rPr>
          <w:rFonts w:cstheme="minorHAnsi"/>
          <w:sz w:val="24"/>
          <w:szCs w:val="24"/>
        </w:rPr>
      </w:pPr>
      <w:r w:rsidRPr="000634B2">
        <w:rPr>
          <w:rFonts w:cstheme="minorHAnsi"/>
          <w:sz w:val="24"/>
          <w:szCs w:val="24"/>
        </w:rPr>
        <w:t>Side-note: Indicate your sequence in the alignment by choosing an appropriate name for each sequence in the input unaligned sequence file (i.e. edit the sequence file so that the species, or short common, names (rather than accession numbers) display in the output alignment and in the subsequent answers below). The goal in this step is to create an interesting alignment for building a phylogenetic tree that illustrates species divergence</w:t>
      </w:r>
      <w:r>
        <w:rPr>
          <w:rFonts w:cstheme="minorHAnsi"/>
          <w:sz w:val="24"/>
          <w:szCs w:val="24"/>
        </w:rPr>
        <w:t>.</w:t>
      </w:r>
    </w:p>
    <w:p w14:paraId="712DEC59" w14:textId="716AF7BE" w:rsidR="000634B2" w:rsidRDefault="000634B2" w:rsidP="005E3887">
      <w:pPr>
        <w:rPr>
          <w:rFonts w:cstheme="minorHAnsi"/>
          <w:color w:val="0070C0"/>
          <w:sz w:val="24"/>
          <w:szCs w:val="24"/>
        </w:rPr>
      </w:pPr>
      <w:r w:rsidRPr="005410C7">
        <w:rPr>
          <w:rFonts w:cstheme="minorHAnsi"/>
          <w:b/>
          <w:color w:val="0070C0"/>
          <w:sz w:val="24"/>
          <w:szCs w:val="24"/>
        </w:rPr>
        <w:t>Re-labeled sequences for alignment</w:t>
      </w:r>
      <w:r>
        <w:rPr>
          <w:rFonts w:cstheme="minorHAnsi"/>
          <w:color w:val="0070C0"/>
          <w:sz w:val="24"/>
          <w:szCs w:val="24"/>
        </w:rPr>
        <w:t>:</w:t>
      </w:r>
      <w:r w:rsidR="00FF6B00">
        <w:rPr>
          <w:rFonts w:cstheme="minorHAnsi"/>
          <w:color w:val="0070C0"/>
          <w:sz w:val="24"/>
          <w:szCs w:val="24"/>
        </w:rPr>
        <w:br/>
        <w:t xml:space="preserve">(15 </w:t>
      </w:r>
      <w:r w:rsidR="009E6F8A">
        <w:rPr>
          <w:rFonts w:cstheme="minorHAnsi"/>
          <w:color w:val="0070C0"/>
          <w:sz w:val="24"/>
          <w:szCs w:val="24"/>
        </w:rPr>
        <w:t xml:space="preserve">total </w:t>
      </w:r>
      <w:r w:rsidR="00FF6B00">
        <w:rPr>
          <w:rFonts w:cstheme="minorHAnsi"/>
          <w:color w:val="0070C0"/>
          <w:sz w:val="24"/>
          <w:szCs w:val="24"/>
        </w:rPr>
        <w:t>sequences</w:t>
      </w:r>
      <w:r w:rsidR="00774227">
        <w:rPr>
          <w:rFonts w:cstheme="minorHAnsi"/>
          <w:color w:val="0070C0"/>
          <w:sz w:val="24"/>
          <w:szCs w:val="24"/>
        </w:rPr>
        <w:t>; all of the plants are from the legume family except cork oak and peach.</w:t>
      </w:r>
      <w:r w:rsidR="00FF6B00">
        <w:rPr>
          <w:rFonts w:cstheme="minorHAnsi"/>
          <w:color w:val="0070C0"/>
          <w:sz w:val="24"/>
          <w:szCs w:val="24"/>
        </w:rPr>
        <w:t>)</w:t>
      </w:r>
    </w:p>
    <w:p w14:paraId="597CAEB4" w14:textId="40A2DD9F" w:rsidR="000634B2" w:rsidRPr="00E71520" w:rsidRDefault="000634B2" w:rsidP="000634B2">
      <w:pPr>
        <w:spacing w:after="0"/>
        <w:rPr>
          <w:rFonts w:ascii="Courier New" w:hAnsi="Courier New" w:cs="Courier New"/>
          <w:color w:val="0070C0"/>
          <w:sz w:val="20"/>
          <w:szCs w:val="20"/>
        </w:rPr>
      </w:pPr>
      <w:r w:rsidRPr="000634B2">
        <w:rPr>
          <w:rFonts w:ascii="Courier New" w:hAnsi="Courier New" w:cs="Courier New"/>
          <w:color w:val="0070C0"/>
          <w:sz w:val="20"/>
          <w:szCs w:val="20"/>
        </w:rPr>
        <w:t>&gt;</w:t>
      </w:r>
      <w:proofErr w:type="spellStart"/>
      <w:r w:rsidR="00C7354F">
        <w:rPr>
          <w:rFonts w:ascii="Courier New" w:hAnsi="Courier New" w:cs="Courier New"/>
          <w:color w:val="0070C0"/>
          <w:sz w:val="20"/>
          <w:szCs w:val="20"/>
        </w:rPr>
        <w:t>Fruit_fly</w:t>
      </w:r>
      <w:proofErr w:type="spellEnd"/>
      <w:r w:rsidRPr="00E71520">
        <w:rPr>
          <w:rFonts w:ascii="Courier New" w:hAnsi="Courier New" w:cs="Courier New"/>
          <w:color w:val="0070C0"/>
          <w:sz w:val="20"/>
          <w:szCs w:val="20"/>
        </w:rPr>
        <w:t xml:space="preserve"> (original query</w:t>
      </w:r>
      <w:r w:rsidR="00C7354F">
        <w:rPr>
          <w:rFonts w:ascii="Courier New" w:hAnsi="Courier New" w:cs="Courier New"/>
          <w:color w:val="0070C0"/>
          <w:sz w:val="20"/>
          <w:szCs w:val="20"/>
        </w:rPr>
        <w:t>; Drosophila melanogaster Argonaute-1</w:t>
      </w:r>
      <w:r w:rsidRPr="00E71520">
        <w:rPr>
          <w:rFonts w:ascii="Courier New" w:hAnsi="Courier New" w:cs="Courier New"/>
          <w:color w:val="0070C0"/>
          <w:sz w:val="20"/>
          <w:szCs w:val="20"/>
        </w:rPr>
        <w:t>)</w:t>
      </w:r>
    </w:p>
    <w:p w14:paraId="785E475B" w14:textId="77777777" w:rsidR="00E71520" w:rsidRDefault="00E71520" w:rsidP="00E71520">
      <w:pPr>
        <w:pStyle w:val="HTMLPreformatted"/>
        <w:rPr>
          <w:color w:val="0070C0"/>
        </w:rPr>
      </w:pPr>
      <w:r w:rsidRPr="00E71520">
        <w:rPr>
          <w:color w:val="0070C0"/>
        </w:rPr>
        <w:t>PRRPNLGREGRPIVLRANHFQVTMPRGYVHHYDINIQPDKCPRKVNREIIETMVHAYSKIFGVLKPVFDG</w:t>
      </w:r>
    </w:p>
    <w:p w14:paraId="152D2D68" w14:textId="0133B85D" w:rsidR="00E71520" w:rsidRDefault="00E71520" w:rsidP="00E71520">
      <w:pPr>
        <w:pStyle w:val="HTMLPreformatted"/>
        <w:rPr>
          <w:color w:val="0070C0"/>
        </w:rPr>
      </w:pPr>
      <w:r w:rsidRPr="00E71520">
        <w:rPr>
          <w:color w:val="0070C0"/>
        </w:rPr>
        <w:t>RNNLYTRDPLPIGNERLELEVTLPGEGKDRIFRVTIKWQAQVSLFNLEEALEGRTRQIPYDAILALDVVM</w:t>
      </w:r>
    </w:p>
    <w:p w14:paraId="528BB271" w14:textId="77777777" w:rsidR="00E71520" w:rsidRDefault="00E71520" w:rsidP="00E71520">
      <w:pPr>
        <w:pStyle w:val="HTMLPreformatted"/>
        <w:rPr>
          <w:color w:val="0070C0"/>
        </w:rPr>
      </w:pPr>
      <w:r w:rsidRPr="00E71520">
        <w:rPr>
          <w:color w:val="0070C0"/>
        </w:rPr>
        <w:t>RHLPSMTYTPVGRSFFSSPEGYYHPLGGGREVWFGFHQSVRPSQWKMMLNIDVSATAFYKAQPVIDFMCE</w:t>
      </w:r>
    </w:p>
    <w:p w14:paraId="20144EA6" w14:textId="77777777" w:rsidR="00E71520" w:rsidRDefault="00E71520" w:rsidP="00E71520">
      <w:pPr>
        <w:pStyle w:val="HTMLPreformatted"/>
        <w:rPr>
          <w:color w:val="0070C0"/>
        </w:rPr>
      </w:pPr>
      <w:r w:rsidRPr="00E71520">
        <w:rPr>
          <w:color w:val="0070C0"/>
        </w:rPr>
        <w:t>VLDIRDINEQRKPLTDSQRVKFTKEIKGLKIEITHCGQMRRKYRVCNVTRRPAQMQSFPLQLENGQTVEC</w:t>
      </w:r>
    </w:p>
    <w:p w14:paraId="6F82DD47" w14:textId="77777777" w:rsidR="00E71520" w:rsidRDefault="00E71520" w:rsidP="00E71520">
      <w:pPr>
        <w:pStyle w:val="HTMLPreformatted"/>
        <w:rPr>
          <w:color w:val="0070C0"/>
        </w:rPr>
      </w:pPr>
      <w:r w:rsidRPr="00E71520">
        <w:rPr>
          <w:color w:val="0070C0"/>
        </w:rPr>
        <w:t>TVAKYFLDKYRMKLRYPHLPCLQVGQEHKHTYLPLEVCNIVAGQRCIKKLTDMQTSTMIKATARSAPDRE</w:t>
      </w:r>
    </w:p>
    <w:p w14:paraId="7F884AF9" w14:textId="77777777" w:rsidR="00E71520" w:rsidRDefault="00E71520" w:rsidP="00E71520">
      <w:pPr>
        <w:pStyle w:val="HTMLPreformatted"/>
        <w:rPr>
          <w:color w:val="0070C0"/>
        </w:rPr>
      </w:pPr>
      <w:r w:rsidRPr="00E71520">
        <w:rPr>
          <w:color w:val="0070C0"/>
        </w:rPr>
        <w:t>REINNLVKRADFNNDSYVQEFGLTISNSMMEVRGRVLPPPKLQYGGRVSTGLTGQQLFPPQNKVSLASPN</w:t>
      </w:r>
    </w:p>
    <w:p w14:paraId="6B8F681A" w14:textId="77777777" w:rsidR="00E71520" w:rsidRDefault="00E71520" w:rsidP="00E71520">
      <w:pPr>
        <w:pStyle w:val="HTMLPreformatted"/>
        <w:rPr>
          <w:color w:val="0070C0"/>
        </w:rPr>
      </w:pPr>
      <w:r w:rsidRPr="00E71520">
        <w:rPr>
          <w:color w:val="0070C0"/>
        </w:rPr>
        <w:t>QGVWDMRGKQFFTGVEIRIWAIACFAPQRTVREDALRNFTQQLQKISNDAGMPIIGQPCFCKYATGPDQV</w:t>
      </w:r>
    </w:p>
    <w:p w14:paraId="5A744FFC" w14:textId="77777777" w:rsidR="00E71520" w:rsidRDefault="00E71520" w:rsidP="00E71520">
      <w:pPr>
        <w:pStyle w:val="HTMLPreformatted"/>
        <w:rPr>
          <w:color w:val="0070C0"/>
        </w:rPr>
      </w:pPr>
      <w:r w:rsidRPr="00E71520">
        <w:rPr>
          <w:color w:val="0070C0"/>
        </w:rPr>
        <w:t>EPMFRYLKITFPGlqlvvvvlPGKTPVYAEVKRVGDTVLGMATQCVQAKNVNKTSPQTLSNLCLKINVKL</w:t>
      </w:r>
    </w:p>
    <w:p w14:paraId="5443B9B4" w14:textId="77777777" w:rsidR="00E71520" w:rsidRDefault="00E71520" w:rsidP="00E71520">
      <w:pPr>
        <w:pStyle w:val="HTMLPreformatted"/>
        <w:rPr>
          <w:color w:val="0070C0"/>
        </w:rPr>
      </w:pPr>
      <w:r w:rsidRPr="00E71520">
        <w:rPr>
          <w:color w:val="0070C0"/>
        </w:rPr>
        <w:t>GGINSILVPSIRPKVFNEPVIFLGADVTHPPAGDNKKPSIAAVVGSMDAHPSRYAATVRVQQHRQEIIQE</w:t>
      </w:r>
    </w:p>
    <w:p w14:paraId="15B1224B" w14:textId="77777777" w:rsidR="00E71520" w:rsidRDefault="00E71520" w:rsidP="00E71520">
      <w:pPr>
        <w:pStyle w:val="HTMLPreformatted"/>
        <w:rPr>
          <w:color w:val="0070C0"/>
        </w:rPr>
      </w:pPr>
      <w:r w:rsidRPr="00E71520">
        <w:rPr>
          <w:color w:val="0070C0"/>
        </w:rPr>
        <w:t>LSSMVRELLIMFYKSTGGYKPHRIILYRDGVSEGQFPHVLQHELTAIREACIKLEPEYRPGITFIVVQKR</w:t>
      </w:r>
    </w:p>
    <w:p w14:paraId="2D3DE628" w14:textId="77777777" w:rsidR="00E71520" w:rsidRDefault="00E71520" w:rsidP="00E71520">
      <w:pPr>
        <w:pStyle w:val="HTMLPreformatted"/>
        <w:rPr>
          <w:color w:val="0070C0"/>
        </w:rPr>
      </w:pPr>
      <w:r w:rsidRPr="00E71520">
        <w:rPr>
          <w:color w:val="0070C0"/>
        </w:rPr>
        <w:t>HHTRLFCAEKKEQSGKSGNIPAGTTVDVGITHPTEFDFYLCSHQGIQGTSRPSHYHVLWDDNHFDSDELQ</w:t>
      </w:r>
    </w:p>
    <w:p w14:paraId="0BFB83C3" w14:textId="77777777" w:rsidR="00E71520" w:rsidRPr="00C7354F" w:rsidRDefault="00E71520" w:rsidP="00E71520">
      <w:pPr>
        <w:pStyle w:val="HTMLPreformatted"/>
        <w:rPr>
          <w:color w:val="0070C0"/>
        </w:rPr>
      </w:pPr>
      <w:r w:rsidRPr="00E71520">
        <w:rPr>
          <w:color w:val="0070C0"/>
        </w:rPr>
        <w:t>CLTYQLCHTYVRCTRSVSIPAPAYYAHLVAFRARYHLVEKEHDSGEGSHQSGCSEDRTPGAMARAITVHA</w:t>
      </w:r>
    </w:p>
    <w:p w14:paraId="50CD4177" w14:textId="3AB34F71" w:rsidR="00E71520" w:rsidRPr="00E71520" w:rsidRDefault="00E71520" w:rsidP="00E71520">
      <w:pPr>
        <w:pStyle w:val="HTMLPreformatted"/>
        <w:rPr>
          <w:color w:val="0070C0"/>
        </w:rPr>
      </w:pPr>
      <w:r w:rsidRPr="00E71520">
        <w:rPr>
          <w:color w:val="0070C0"/>
        </w:rPr>
        <w:t>DTKKVMYF</w:t>
      </w:r>
    </w:p>
    <w:p w14:paraId="15289D98"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p>
    <w:p w14:paraId="2DE00A67" w14:textId="5933F2E0" w:rsidR="00E71520" w:rsidRPr="002B0DEA" w:rsidRDefault="000634B2" w:rsidP="000634B2">
      <w:pPr>
        <w:spacing w:after="0"/>
        <w:rPr>
          <w:rFonts w:ascii="Courier New" w:hAnsi="Courier New" w:cs="Courier New"/>
          <w:color w:val="0070C0"/>
          <w:sz w:val="20"/>
          <w:szCs w:val="20"/>
        </w:rPr>
      </w:pPr>
      <w:r w:rsidRPr="00C7354F">
        <w:rPr>
          <w:rFonts w:ascii="Courier New" w:hAnsi="Courier New" w:cs="Courier New"/>
          <w:color w:val="0070C0"/>
          <w:sz w:val="20"/>
          <w:szCs w:val="20"/>
        </w:rPr>
        <w:t>&gt;</w:t>
      </w:r>
      <w:proofErr w:type="spellStart"/>
      <w:r w:rsidR="00C7354F" w:rsidRPr="002B0DEA">
        <w:rPr>
          <w:rFonts w:ascii="Courier New" w:hAnsi="Courier New" w:cs="Courier New"/>
          <w:color w:val="0070C0"/>
          <w:sz w:val="20"/>
          <w:szCs w:val="20"/>
        </w:rPr>
        <w:t>Tepary_bean</w:t>
      </w:r>
      <w:proofErr w:type="spellEnd"/>
      <w:r w:rsidR="00C7354F" w:rsidRPr="002B0DEA">
        <w:rPr>
          <w:rFonts w:ascii="Courier New" w:hAnsi="Courier New" w:cs="Courier New"/>
          <w:color w:val="0070C0"/>
          <w:sz w:val="20"/>
          <w:szCs w:val="20"/>
        </w:rPr>
        <w:t xml:space="preserve"> </w:t>
      </w:r>
      <w:r w:rsidRPr="002B0DEA">
        <w:rPr>
          <w:rFonts w:ascii="Courier New" w:hAnsi="Courier New" w:cs="Courier New"/>
          <w:color w:val="0070C0"/>
          <w:sz w:val="20"/>
          <w:szCs w:val="20"/>
        </w:rPr>
        <w:t>(</w:t>
      </w:r>
      <w:r w:rsidR="00C7354F" w:rsidRPr="002B0DEA">
        <w:rPr>
          <w:rFonts w:ascii="Courier New" w:hAnsi="Courier New" w:cs="Courier New"/>
          <w:color w:val="0070C0"/>
          <w:sz w:val="20"/>
          <w:szCs w:val="20"/>
        </w:rPr>
        <w:t xml:space="preserve">novel protein; from Phaseolus </w:t>
      </w:r>
      <w:proofErr w:type="spellStart"/>
      <w:r w:rsidR="00C7354F" w:rsidRPr="002B0DEA">
        <w:rPr>
          <w:rFonts w:ascii="Courier New" w:hAnsi="Courier New" w:cs="Courier New"/>
          <w:color w:val="0070C0"/>
          <w:sz w:val="20"/>
          <w:szCs w:val="20"/>
        </w:rPr>
        <w:t>acutifolius</w:t>
      </w:r>
      <w:proofErr w:type="spellEnd"/>
      <w:r w:rsidR="00C7354F" w:rsidRPr="002B0DEA">
        <w:rPr>
          <w:rFonts w:ascii="Courier New" w:hAnsi="Courier New" w:cs="Courier New"/>
          <w:color w:val="0070C0"/>
          <w:sz w:val="20"/>
          <w:szCs w:val="20"/>
        </w:rPr>
        <w:t xml:space="preserve"> cDNA</w:t>
      </w:r>
      <w:r w:rsidRPr="002B0DEA">
        <w:rPr>
          <w:rFonts w:ascii="Courier New" w:hAnsi="Courier New" w:cs="Courier New"/>
          <w:color w:val="0070C0"/>
          <w:sz w:val="20"/>
          <w:szCs w:val="20"/>
        </w:rPr>
        <w:t>)</w:t>
      </w:r>
      <w:r w:rsidRPr="002B0DEA">
        <w:rPr>
          <w:rFonts w:ascii="Courier New" w:hAnsi="Courier New" w:cs="Courier New"/>
          <w:color w:val="0070C0"/>
          <w:sz w:val="20"/>
          <w:szCs w:val="20"/>
        </w:rPr>
        <w:br/>
        <w:t>PLRPGKGSYGIKCIVKANHFFAELPNKDLHQYDVTITPEVTSRGVNRAVMEQLVRLYRESHLGKRLPAYD</w:t>
      </w:r>
    </w:p>
    <w:p w14:paraId="063B7A28" w14:textId="77777777" w:rsidR="00E71520"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GRKSLYTAGPLPFISKEFRITLIDDDEGAAGGQRRDREFKVVIKLAARADLHHLGLFLQGKQTDAPQEAL</w:t>
      </w:r>
    </w:p>
    <w:p w14:paraId="0BD78917" w14:textId="77777777" w:rsidR="00E71520"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QVLDIVLRELPTTRYCPVGRSFYSPDLGRRQPLGEGLESWRGFYQSIRPTQMGLSLNIDMSSTAFIEPLP</w:t>
      </w:r>
    </w:p>
    <w:p w14:paraId="7A5D6E3C" w14:textId="77777777" w:rsidR="00E71520"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VIDFVTQLLNRDVSARPLSDADRVKIKKALRGIKVEVTHRGNMRRKYRISGLTSQATRELTFPVDERGTM</w:t>
      </w:r>
    </w:p>
    <w:p w14:paraId="5571F432" w14:textId="77777777" w:rsidR="00E71520"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KSVVEYFYETYGFVIQHTQWPCLQVGNTQRPNYLPMEVCKIVEGQRYSKRLNERQITALLKVTCQRPVER</w:t>
      </w:r>
    </w:p>
    <w:p w14:paraId="39710BCC" w14:textId="77777777" w:rsidR="00E71520"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ERDIMQTVYHNAYHEDPYAKEFGIKISEKLAQVEARILPAPWLKYHDTGREKDCLPQVGQWNMMNKKMVN</w:t>
      </w:r>
    </w:p>
    <w:p w14:paraId="2C782375" w14:textId="77777777" w:rsidR="00E71520"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GGTVNNWFCINFSRSVQDSVARGFCYELAQMCYISGMAFNPEPVVPPVSARPDQVEKVLKTRYHDAKNKL</w:t>
      </w:r>
    </w:p>
    <w:p w14:paraId="2BE94F8C" w14:textId="77777777" w:rsidR="00E71520"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QGRELDLLIVILPDNNGSLYGDLKRICETDLGLVSQCCLTKHVFKMSKQYLANVALKINVKVGGRNTVLV</w:t>
      </w:r>
    </w:p>
    <w:p w14:paraId="2221A11B" w14:textId="77777777" w:rsidR="00E71520"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DALSRRIPLVGDRPTIIFGADVTHPHPGEDSSPSIAAVVASQDYPEITKYAGLVCAQAHRQELIQDLFKQ</w:t>
      </w:r>
    </w:p>
    <w:p w14:paraId="2BEE0CA4" w14:textId="77777777" w:rsidR="00E71520"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WQDPVRGTVTGGMIKELLISFRRATGQKPQRIIFYRDGVSEGQFYQVLLFELDAIRKACASLEPNYQPPV</w:t>
      </w:r>
    </w:p>
    <w:p w14:paraId="34F1F334" w14:textId="77777777" w:rsidR="00E71520"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TFVVVQKRHHTRLFASNHHDKSSVDRSGNILPGTVVDSKICHPTEFDFYLCSHAGIQGTSRPAHYHVLWD</w:t>
      </w:r>
    </w:p>
    <w:p w14:paraId="7D7123DE" w14:textId="77777777" w:rsidR="00E71520"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ENNFTADALQTLTNNLCYTYARCTRSVSIVPPAYYAHLAAFRARFYMEPETSDSGSMTSGAVAGRGMXGG</w:t>
      </w:r>
    </w:p>
    <w:p w14:paraId="325C7E58" w14:textId="410BD181" w:rsidR="000634B2" w:rsidRPr="002B0DEA" w:rsidRDefault="000634B2" w:rsidP="000634B2">
      <w:pPr>
        <w:spacing w:after="0"/>
        <w:rPr>
          <w:rFonts w:ascii="Courier New" w:hAnsi="Courier New" w:cs="Courier New"/>
          <w:color w:val="0070C0"/>
          <w:sz w:val="20"/>
          <w:szCs w:val="20"/>
        </w:rPr>
      </w:pPr>
      <w:r w:rsidRPr="002B0DEA">
        <w:rPr>
          <w:rFonts w:ascii="Courier New" w:hAnsi="Courier New" w:cs="Courier New"/>
          <w:color w:val="0070C0"/>
          <w:sz w:val="20"/>
          <w:szCs w:val="20"/>
        </w:rPr>
        <w:t>MGRSTRAPGANAAVRPLPALKENVKRVMFY</w:t>
      </w:r>
    </w:p>
    <w:p w14:paraId="06614083" w14:textId="5BA6CE0D" w:rsidR="000634B2" w:rsidRPr="002B0DEA" w:rsidRDefault="000634B2" w:rsidP="000634B2">
      <w:pPr>
        <w:spacing w:after="0"/>
        <w:rPr>
          <w:rFonts w:ascii="Courier New" w:hAnsi="Courier New" w:cs="Courier New"/>
          <w:color w:val="0070C0"/>
          <w:sz w:val="20"/>
          <w:szCs w:val="20"/>
        </w:rPr>
      </w:pPr>
    </w:p>
    <w:p w14:paraId="02123E09" w14:textId="2B2F7A83" w:rsidR="00E71520" w:rsidRPr="002B0DEA" w:rsidRDefault="00E71520" w:rsidP="00E71520">
      <w:pPr>
        <w:pStyle w:val="HTMLPreformatted"/>
        <w:rPr>
          <w:color w:val="0070C0"/>
        </w:rPr>
      </w:pPr>
      <w:r w:rsidRPr="00E71520">
        <w:rPr>
          <w:color w:val="0070C0"/>
        </w:rPr>
        <w:t>&gt;</w:t>
      </w:r>
      <w:proofErr w:type="spellStart"/>
      <w:r w:rsidR="00C7354F" w:rsidRPr="002B0DEA">
        <w:rPr>
          <w:color w:val="0070C0"/>
        </w:rPr>
        <w:t>Mung_bean</w:t>
      </w:r>
      <w:proofErr w:type="spellEnd"/>
      <w:r w:rsidRPr="002B0DEA">
        <w:rPr>
          <w:color w:val="0070C0"/>
        </w:rPr>
        <w:t xml:space="preserve"> XP_014512211.1:190-1059 protein </w:t>
      </w:r>
      <w:proofErr w:type="spellStart"/>
      <w:r w:rsidRPr="002B0DEA">
        <w:rPr>
          <w:color w:val="0070C0"/>
        </w:rPr>
        <w:t>argonaute</w:t>
      </w:r>
      <w:proofErr w:type="spellEnd"/>
      <w:r w:rsidRPr="002B0DEA">
        <w:rPr>
          <w:color w:val="0070C0"/>
        </w:rPr>
        <w:t xml:space="preserve"> 1 [Vigna radiata var. radiata]</w:t>
      </w:r>
    </w:p>
    <w:p w14:paraId="36417293"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PLRPGKGSYGIKCIVKANHFFAELPNKDLHQYDVTITPEVTSRGVNRAVMEQLVRLYRESHLGKRLPAYD</w:t>
      </w:r>
    </w:p>
    <w:p w14:paraId="07D5524A"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GRKSLYTAGPLPFISKEFRITLIDDDEGAAGGQRRDREFKVVIKLAARADLHHLGLFLQGRQTDAPQEAL</w:t>
      </w:r>
    </w:p>
    <w:p w14:paraId="1DC28F0B"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lastRenderedPageBreak/>
        <w:t>QVLDIVLRELPTTRYCPVGRSFYSPDLGRRQPLGEGLESWRGFYQSIRPTQMGLSLNIDMSSTAFIEPLP</w:t>
      </w:r>
    </w:p>
    <w:p w14:paraId="4BF64847"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VIDFVTQLLNRDVSARPLSDADRVKIKKALRGIKVEVTHRGNMRRKYRISGLTSQATRELTFPVDERGTM</w:t>
      </w:r>
    </w:p>
    <w:p w14:paraId="423F96DF"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KSVVEYFYETYGFVIQHTQWPCLQVGNTQRPNYLPMEVCKIVEGQRYSKRLNERQITALLKVTCQRPVER</w:t>
      </w:r>
    </w:p>
    <w:p w14:paraId="1C8BC301"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ERDIMQTVYHNAYHEDPYAQEFGIKISEKLAQVEARILPAPWLKYHDTGREKDCLPQVGQWNMMNKKMVN</w:t>
      </w:r>
    </w:p>
    <w:p w14:paraId="38C4B69C"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GGTVNHWFCINFSRSVQDSVARGFCYELAQMCYISGMAFNPEPVVPPVSARPDQVEKVLKTRYHDAKNKL</w:t>
      </w:r>
    </w:p>
    <w:p w14:paraId="6D9E4FD1"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QGRELDLLIVILPDNNGSLYGDLKRICETDLGLVSQCCLTKHVFKMSKQYLANVALKINVKVGGRNTVLV</w:t>
      </w:r>
    </w:p>
    <w:p w14:paraId="6D68FA43"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DALSRRIPLVGDRPTIIFGADVTHPHPGEDSSPSIAAVVASQDYPEITKYAGLVCAQAHRQELIQDLFKQ</w:t>
      </w:r>
    </w:p>
    <w:p w14:paraId="6F55C78F"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WQDPVRGTVTGGMIKELLISFRRATGQKPQRIIFYRDGVSEGQFYQVLLFELDAIRKACASLEPNYQPPV</w:t>
      </w:r>
    </w:p>
    <w:p w14:paraId="48D5B674"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TFVVVQKRHHTRLFASNHHDKSSVDRSGNILPGTVVDSKICHPTEFDFYLCSHAGIQGTSRPAHYHVLWD</w:t>
      </w:r>
    </w:p>
    <w:p w14:paraId="49C56392"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ENNFTADALQTLTNNLCYTYARCTRSVSIVPPAYYAHLAAFRARFYMEPETSDSGSMTSGAVAGRGMGGG</w:t>
      </w:r>
    </w:p>
    <w:p w14:paraId="3489B34E"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IGRSTRAPGANAAVRPLPALKENVKRVMFY</w:t>
      </w:r>
    </w:p>
    <w:p w14:paraId="01270082" w14:textId="504B2CE7" w:rsidR="00E71520" w:rsidRPr="002B0DEA" w:rsidRDefault="00E71520" w:rsidP="00E71520">
      <w:pPr>
        <w:pStyle w:val="HTMLPreformatted"/>
        <w:rPr>
          <w:color w:val="0070C0"/>
        </w:rPr>
      </w:pPr>
    </w:p>
    <w:p w14:paraId="5CD1BDF4" w14:textId="1431FE24"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gt;</w:t>
      </w:r>
      <w:proofErr w:type="spellStart"/>
      <w:r w:rsidR="00C7354F" w:rsidRPr="002B0DEA">
        <w:rPr>
          <w:rFonts w:ascii="Courier New" w:eastAsia="Times New Roman" w:hAnsi="Courier New" w:cs="Courier New"/>
          <w:color w:val="0070C0"/>
          <w:sz w:val="20"/>
          <w:szCs w:val="20"/>
        </w:rPr>
        <w:t>Pigeon_pea</w:t>
      </w:r>
      <w:proofErr w:type="spellEnd"/>
      <w:r w:rsidRPr="002B0DEA">
        <w:rPr>
          <w:rFonts w:ascii="Courier New" w:eastAsia="Times New Roman" w:hAnsi="Courier New" w:cs="Courier New"/>
          <w:color w:val="0070C0"/>
          <w:sz w:val="20"/>
          <w:szCs w:val="20"/>
        </w:rPr>
        <w:t xml:space="preserve"> </w:t>
      </w:r>
      <w:r w:rsidRPr="00E71520">
        <w:rPr>
          <w:rFonts w:ascii="Courier New" w:eastAsia="Times New Roman" w:hAnsi="Courier New" w:cs="Courier New"/>
          <w:color w:val="0070C0"/>
          <w:sz w:val="20"/>
          <w:szCs w:val="20"/>
        </w:rPr>
        <w:t xml:space="preserve">KYP61687.1:183-1053 Protein </w:t>
      </w:r>
      <w:proofErr w:type="spellStart"/>
      <w:r w:rsidRPr="00E71520">
        <w:rPr>
          <w:rFonts w:ascii="Courier New" w:eastAsia="Times New Roman" w:hAnsi="Courier New" w:cs="Courier New"/>
          <w:color w:val="0070C0"/>
          <w:sz w:val="20"/>
          <w:szCs w:val="20"/>
        </w:rPr>
        <w:t>argonaute</w:t>
      </w:r>
      <w:proofErr w:type="spellEnd"/>
      <w:r w:rsidRPr="00E71520">
        <w:rPr>
          <w:rFonts w:ascii="Courier New" w:eastAsia="Times New Roman" w:hAnsi="Courier New" w:cs="Courier New"/>
          <w:color w:val="0070C0"/>
          <w:sz w:val="20"/>
          <w:szCs w:val="20"/>
        </w:rPr>
        <w:t xml:space="preserve"> [</w:t>
      </w:r>
      <w:proofErr w:type="spellStart"/>
      <w:r w:rsidRPr="00E71520">
        <w:rPr>
          <w:rFonts w:ascii="Courier New" w:eastAsia="Times New Roman" w:hAnsi="Courier New" w:cs="Courier New"/>
          <w:color w:val="0070C0"/>
          <w:sz w:val="20"/>
          <w:szCs w:val="20"/>
        </w:rPr>
        <w:t>Cajanus</w:t>
      </w:r>
      <w:proofErr w:type="spellEnd"/>
      <w:r w:rsidRPr="00E71520">
        <w:rPr>
          <w:rFonts w:ascii="Courier New" w:eastAsia="Times New Roman" w:hAnsi="Courier New" w:cs="Courier New"/>
          <w:color w:val="0070C0"/>
          <w:sz w:val="20"/>
          <w:szCs w:val="20"/>
        </w:rPr>
        <w:t xml:space="preserve"> </w:t>
      </w:r>
      <w:proofErr w:type="spellStart"/>
      <w:r w:rsidRPr="00E71520">
        <w:rPr>
          <w:rFonts w:ascii="Courier New" w:eastAsia="Times New Roman" w:hAnsi="Courier New" w:cs="Courier New"/>
          <w:color w:val="0070C0"/>
          <w:sz w:val="20"/>
          <w:szCs w:val="20"/>
        </w:rPr>
        <w:t>cajan</w:t>
      </w:r>
      <w:proofErr w:type="spellEnd"/>
      <w:r w:rsidRPr="00E71520">
        <w:rPr>
          <w:rFonts w:ascii="Courier New" w:eastAsia="Times New Roman" w:hAnsi="Courier New" w:cs="Courier New"/>
          <w:color w:val="0070C0"/>
          <w:sz w:val="20"/>
          <w:szCs w:val="20"/>
        </w:rPr>
        <w:t>]</w:t>
      </w:r>
    </w:p>
    <w:p w14:paraId="75712E60"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PLRPGKGSYGIKCIVKANHFFAELPNKDLHQYDVTITPEVTSRGVNRAVMEQLVKLYRESHLGKRLPAYD</w:t>
      </w:r>
    </w:p>
    <w:p w14:paraId="120D18EE"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GRKSLYTAGPLPFLSKEFRITLVDDDEGAGGQRRDREFKVVIKLAARADLHHLGLFLQGRQTDAPQEALQ</w:t>
      </w:r>
    </w:p>
    <w:p w14:paraId="1B822646"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VLDIVLRELPTTRYCPVGRSFYSPDLGRRQPLGDGLESWRGFYQSIRPTQMGLSLNIDMSSTAFIEPLPV</w:t>
      </w:r>
    </w:p>
    <w:p w14:paraId="6B030DAA"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IDFVTQLLNRDVSTRPLSDADRVKIKKALRGIKVEVTHRGNMRRKYRISGLTSQATRELTFPVDERGTMK</w:t>
      </w:r>
    </w:p>
    <w:p w14:paraId="6F302279"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SVVEYFYETYGFVIQHTQWPCLQVGNTQRPNYLPMEVCKIVEGQRYSKRLNERQITALLKVTCQRPVERE</w:t>
      </w:r>
    </w:p>
    <w:p w14:paraId="24A77591"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RDIMQTVHHNAYHDDPYAKEFGIKISEKLAQVEARILPAPWLKYHDTGREKDCLPQVGQWNMMNKKMVNG</w:t>
      </w:r>
    </w:p>
    <w:p w14:paraId="47560E06"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GTVNNWFCVNFSRNVQDTVARGFCYELAQMCYISGMAFNPEPVVPPVSARPDQVEKVLKTRYHDAKNKLQ</w:t>
      </w:r>
    </w:p>
    <w:p w14:paraId="4B64C78F"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GRELDLLIVILPDNNGSLYGDLKRICETDLGLVSQCCLTKHVFKMSKQYLANVALKINVKVGGRNTVLVD</w:t>
      </w:r>
    </w:p>
    <w:p w14:paraId="74488872"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ALSRRIPLVSDRPTIIFGADVTHPHPGEDSSPSIAAVVASQDYPEITKYAGLVCAQAHRQELIQDLFKQW</w:t>
      </w:r>
    </w:p>
    <w:p w14:paraId="1DA772E7"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QDPVRGTVTGGMIKELLISFRRATGQKPQRIIFYRDGVSEGQFYQVLLFELDAIRKACASLEPNYQPPVT</w:t>
      </w:r>
    </w:p>
    <w:p w14:paraId="3BEFDA90"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FVVVQKRHHTRLFASNHHDKSSVDRSGNILPGTVVDSKICHPTEFDFYLCSHAGIQGTSRPAHYHVLWDE</w:t>
      </w:r>
    </w:p>
    <w:p w14:paraId="7BA0AD8F"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NNFTADALQTLTNNLCYTYARCTRSVSIVPPAYYAHLAAFRARFYMEPETSDSGSMTSGAVAGRGMGGGG</w:t>
      </w:r>
    </w:p>
    <w:p w14:paraId="5E2F52B0" w14:textId="77777777" w:rsidR="00E71520" w:rsidRPr="00E71520" w:rsidRDefault="00E71520" w:rsidP="00E71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E71520">
        <w:rPr>
          <w:rFonts w:ascii="Courier New" w:eastAsia="Times New Roman" w:hAnsi="Courier New" w:cs="Courier New"/>
          <w:color w:val="0070C0"/>
          <w:sz w:val="20"/>
          <w:szCs w:val="20"/>
        </w:rPr>
        <w:t>GLGRSTRAPGASAAVRPLPALKENVKRVMFY</w:t>
      </w:r>
    </w:p>
    <w:p w14:paraId="64028389" w14:textId="5BC00BB9" w:rsidR="00E71520" w:rsidRPr="002B0DEA" w:rsidRDefault="00E71520" w:rsidP="00E71520">
      <w:pPr>
        <w:pStyle w:val="HTMLPreformatted"/>
        <w:rPr>
          <w:color w:val="0070C0"/>
        </w:rPr>
      </w:pPr>
    </w:p>
    <w:p w14:paraId="658FA1A7" w14:textId="27DC7F85"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t;</w:t>
      </w:r>
      <w:proofErr w:type="spellStart"/>
      <w:r w:rsidRPr="002B0DEA">
        <w:rPr>
          <w:rFonts w:ascii="Courier New" w:eastAsia="Times New Roman" w:hAnsi="Courier New" w:cs="Courier New"/>
          <w:color w:val="0070C0"/>
          <w:sz w:val="20"/>
          <w:szCs w:val="20"/>
        </w:rPr>
        <w:t>Jequirity_bean</w:t>
      </w:r>
      <w:proofErr w:type="spellEnd"/>
      <w:r w:rsidRPr="002B0DEA">
        <w:rPr>
          <w:rFonts w:ascii="Courier New" w:eastAsia="Times New Roman" w:hAnsi="Courier New" w:cs="Courier New"/>
          <w:color w:val="0070C0"/>
          <w:sz w:val="20"/>
          <w:szCs w:val="20"/>
        </w:rPr>
        <w:t xml:space="preserve"> </w:t>
      </w:r>
      <w:r w:rsidRPr="00C7354F">
        <w:rPr>
          <w:rFonts w:ascii="Courier New" w:eastAsia="Times New Roman" w:hAnsi="Courier New" w:cs="Courier New"/>
          <w:color w:val="0070C0"/>
          <w:sz w:val="20"/>
          <w:szCs w:val="20"/>
        </w:rPr>
        <w:t xml:space="preserve">XP_027359534.1:181-1050 protein </w:t>
      </w:r>
      <w:proofErr w:type="spellStart"/>
      <w:r w:rsidRPr="00C7354F">
        <w:rPr>
          <w:rFonts w:ascii="Courier New" w:eastAsia="Times New Roman" w:hAnsi="Courier New" w:cs="Courier New"/>
          <w:color w:val="0070C0"/>
          <w:sz w:val="20"/>
          <w:szCs w:val="20"/>
        </w:rPr>
        <w:t>argonaute</w:t>
      </w:r>
      <w:proofErr w:type="spellEnd"/>
      <w:r w:rsidRPr="00C7354F">
        <w:rPr>
          <w:rFonts w:ascii="Courier New" w:eastAsia="Times New Roman" w:hAnsi="Courier New" w:cs="Courier New"/>
          <w:color w:val="0070C0"/>
          <w:sz w:val="20"/>
          <w:szCs w:val="20"/>
        </w:rPr>
        <w:t xml:space="preserve"> 1 [</w:t>
      </w:r>
      <w:proofErr w:type="spellStart"/>
      <w:r w:rsidRPr="00C7354F">
        <w:rPr>
          <w:rFonts w:ascii="Courier New" w:eastAsia="Times New Roman" w:hAnsi="Courier New" w:cs="Courier New"/>
          <w:color w:val="0070C0"/>
          <w:sz w:val="20"/>
          <w:szCs w:val="20"/>
        </w:rPr>
        <w:t>Abrus</w:t>
      </w:r>
      <w:proofErr w:type="spellEnd"/>
      <w:r w:rsidRPr="00C7354F">
        <w:rPr>
          <w:rFonts w:ascii="Courier New" w:eastAsia="Times New Roman" w:hAnsi="Courier New" w:cs="Courier New"/>
          <w:color w:val="0070C0"/>
          <w:sz w:val="20"/>
          <w:szCs w:val="20"/>
        </w:rPr>
        <w:t xml:space="preserve"> </w:t>
      </w:r>
      <w:proofErr w:type="spellStart"/>
      <w:r w:rsidRPr="00C7354F">
        <w:rPr>
          <w:rFonts w:ascii="Courier New" w:eastAsia="Times New Roman" w:hAnsi="Courier New" w:cs="Courier New"/>
          <w:color w:val="0070C0"/>
          <w:sz w:val="20"/>
          <w:szCs w:val="20"/>
        </w:rPr>
        <w:t>precatorius</w:t>
      </w:r>
      <w:proofErr w:type="spellEnd"/>
      <w:r w:rsidRPr="00C7354F">
        <w:rPr>
          <w:rFonts w:ascii="Courier New" w:eastAsia="Times New Roman" w:hAnsi="Courier New" w:cs="Courier New"/>
          <w:color w:val="0070C0"/>
          <w:sz w:val="20"/>
          <w:szCs w:val="20"/>
        </w:rPr>
        <w:t>]</w:t>
      </w:r>
    </w:p>
    <w:p w14:paraId="52397914"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PLRPGKGSYGTRCIVKANHFFAELPNKDLHQYDVTITPEVPSRGVNRAVMEQLVRLYRESHLGKRLPAYD</w:t>
      </w:r>
    </w:p>
    <w:p w14:paraId="01E6E650"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RKSLYTAGPLPFISKEFRITLIDDDEGAGGQRRDREFKVVIKFAARADLHHLGLFLQGRQTDAPQEALQ</w:t>
      </w:r>
    </w:p>
    <w:p w14:paraId="121E29B6"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VLDIVLRELPTTRYCPVGRSFYSPDLGRRQPLGEGLESWRGFYQSIRPTQMGLSLNIDMSSTAFIEPLPV</w:t>
      </w:r>
    </w:p>
    <w:p w14:paraId="2A32E9C3"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IDFVTQLLNRDVSSRPLSDADRVKIKKALRGIKVEVTHRGNMRRKYRISGLTSQATRELTFPVDERGTMK</w:t>
      </w:r>
    </w:p>
    <w:p w14:paraId="7E3EA29F"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SVVEYFYDTYGFVIQHTQWPCLQVGNTQRPNYLPMEVCKIVEGQRYSKRLNERQITALLKVTCQRPVERE</w:t>
      </w:r>
    </w:p>
    <w:p w14:paraId="43F1A439"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RDIMQTVHHNAYHEDPYAKEFGIKISEKLAQVEARILPAPWLKYHDTGREKDCLPQVGQWNMMNKKMVNG</w:t>
      </w:r>
    </w:p>
    <w:p w14:paraId="2835FF4B"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TVNNWFCINFSRNVQDSVARGFCYELAQMCYISGMAFNPEPVVPPLSARPDQVEKVLKTRYHDAKNKLQ</w:t>
      </w:r>
    </w:p>
    <w:p w14:paraId="3A8F98E4"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RELDLLIVILPDNNGSLYGDLKRICETDLGLVSQCCLTKHVFKMSKQYLANVALKINVKVGGRNTVLVD</w:t>
      </w:r>
    </w:p>
    <w:p w14:paraId="31E948F5"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AISRRIPLVSDRPTIIFGADVTHPHPGEDSSPSIAAVVASQDWPEITKYAGLVCAQAHRQELIQDLFKQW</w:t>
      </w:r>
    </w:p>
    <w:p w14:paraId="5DA0A895"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QDPVRGTLTGGMIKELLISFRRATGQKPQRIIFYRDGVSEGQFYQVLLFELDAIRKACASLEPNYQPPVT</w:t>
      </w:r>
    </w:p>
    <w:p w14:paraId="77704434"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FVVVQKRHHTRLFASNHHDKSSVDRSGNILPGTVVDSKICHPTEFDFYLCSHAGIQGTSRPAHYHVLWDE</w:t>
      </w:r>
    </w:p>
    <w:p w14:paraId="28F56432"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NNFTADALQTLTNNLCYTYARCTRSVSIVPPAYYAHLAAFRARFYMEPETSDSGSMTSGAVAGRGMGGGG</w:t>
      </w:r>
    </w:p>
    <w:p w14:paraId="69119BD1"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AGRSTRAPGASAAVRPLPALKENVKRVMFY</w:t>
      </w:r>
    </w:p>
    <w:p w14:paraId="718E9CAF" w14:textId="4CC98583" w:rsidR="00C7354F" w:rsidRPr="002B0DEA" w:rsidRDefault="00C7354F" w:rsidP="00E71520">
      <w:pPr>
        <w:pStyle w:val="HTMLPreformatted"/>
        <w:rPr>
          <w:color w:val="0070C0"/>
        </w:rPr>
      </w:pPr>
    </w:p>
    <w:p w14:paraId="139A3ED0" w14:textId="2FDB52FE"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t;</w:t>
      </w:r>
      <w:r w:rsidRPr="002B0DEA">
        <w:rPr>
          <w:rFonts w:ascii="Courier New" w:eastAsia="Times New Roman" w:hAnsi="Courier New" w:cs="Courier New"/>
          <w:color w:val="0070C0"/>
          <w:sz w:val="20"/>
          <w:szCs w:val="20"/>
        </w:rPr>
        <w:t xml:space="preserve">Soybean </w:t>
      </w:r>
      <w:r w:rsidRPr="00C7354F">
        <w:rPr>
          <w:rFonts w:ascii="Courier New" w:eastAsia="Times New Roman" w:hAnsi="Courier New" w:cs="Courier New"/>
          <w:color w:val="0070C0"/>
          <w:sz w:val="20"/>
          <w:szCs w:val="20"/>
        </w:rPr>
        <w:t xml:space="preserve">XP_003534084.1:185-1057 protein </w:t>
      </w:r>
      <w:proofErr w:type="spellStart"/>
      <w:r w:rsidRPr="00C7354F">
        <w:rPr>
          <w:rFonts w:ascii="Courier New" w:eastAsia="Times New Roman" w:hAnsi="Courier New" w:cs="Courier New"/>
          <w:color w:val="0070C0"/>
          <w:sz w:val="20"/>
          <w:szCs w:val="20"/>
        </w:rPr>
        <w:t>argonaute</w:t>
      </w:r>
      <w:proofErr w:type="spellEnd"/>
      <w:r w:rsidRPr="00C7354F">
        <w:rPr>
          <w:rFonts w:ascii="Courier New" w:eastAsia="Times New Roman" w:hAnsi="Courier New" w:cs="Courier New"/>
          <w:color w:val="0070C0"/>
          <w:sz w:val="20"/>
          <w:szCs w:val="20"/>
        </w:rPr>
        <w:t xml:space="preserve"> 1 [Glycine max]</w:t>
      </w:r>
    </w:p>
    <w:p w14:paraId="1F68644B"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PLRPGKGSYGTKCVVKANHFFAELPNKDLHQYDVTITPEVTSRGVNRAVMEQLVRLYRESHLGKRLPAYD</w:t>
      </w:r>
    </w:p>
    <w:p w14:paraId="02DC439A"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RKSLYTAGPLPFMSKEFRIVLADDDEGAGGQRRDREFKVVIKLAARADLHHLGLFLQGRQTDAPQEALQ</w:t>
      </w:r>
    </w:p>
    <w:p w14:paraId="571A20D1"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VLDIVLRELPTTRYCPVGRSFYSPDLGRRQPLGEGLESWRGFYQSIRPTQMGLSLNIDMSSTAFIEPLPV</w:t>
      </w:r>
    </w:p>
    <w:p w14:paraId="2069E2C6"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IDFVNQLLNRDVSARPLSDADRVKIKKALRGIKVEVTHRGNMRRKYRISGLTSQATRELTFPVDERGTMK</w:t>
      </w:r>
    </w:p>
    <w:p w14:paraId="192D7F2D"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SVVEYFYETYGFVIQHTQWPCLQVGNTQRPNYLPMEVCKIVEGQRYSKRLNERQITALLKVTCQRPVERE</w:t>
      </w:r>
    </w:p>
    <w:p w14:paraId="0174B280"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RDIMQTVHHNAYHEDPYAKEFGIKISEKLAQVEARILPAPWLKYHDTGREKDCLPQVGQWNMMNKKMVNG</w:t>
      </w:r>
    </w:p>
    <w:p w14:paraId="74F0811C"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TVNNWFCINFSRNVQDSVARGFCYELAQMCYISGMAFTPEPVVPPVSARPDQVEKVLKTRYHDAKNKLQ</w:t>
      </w:r>
    </w:p>
    <w:p w14:paraId="4995FA3F"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KELDLLIVILPDNNGSLYGDLKRICETDLGLVSQCCLTKHVFKMSKQYLANVALKINVKVGGRNTVLVD</w:t>
      </w:r>
    </w:p>
    <w:p w14:paraId="19AE17A2"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ALSRRIPLVSDRPTIIFGADVTHPHPGEDSSPSIAAVVASQDYPEITKYAGLVCAQAHRQELIQDLFKQW</w:t>
      </w:r>
    </w:p>
    <w:p w14:paraId="46CD6609"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QDPVRGTVTGGMIKELLISFRRATGQKPQRIIFYRDGVSEGQFYQVLLFELDAIRKACASLEPNYQPPVT</w:t>
      </w:r>
    </w:p>
    <w:p w14:paraId="50D04C59"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FVVVQKRHHTRLFASNHHDKSSFDRSGNILPGTVVDSKICHPTEFDFYLCSHAGIQGTSRPAHYHVLWDE</w:t>
      </w:r>
    </w:p>
    <w:p w14:paraId="620DCD71"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NNFTADALQTLTNNLCYTYARCTRSVSIVPPAYYAHLAAFRARFYMEPETSDSGSMTSGAVAGRGMGGGG</w:t>
      </w:r>
    </w:p>
    <w:p w14:paraId="468F6375"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GGVGRSTRAPGANAAVRPLPALKENVKRVMFY</w:t>
      </w:r>
    </w:p>
    <w:p w14:paraId="6A13C7EE" w14:textId="6877098A" w:rsidR="00C7354F" w:rsidRPr="002B0DEA" w:rsidRDefault="00C7354F" w:rsidP="00E71520">
      <w:pPr>
        <w:pStyle w:val="HTMLPreformatted"/>
        <w:rPr>
          <w:color w:val="0070C0"/>
        </w:rPr>
      </w:pPr>
    </w:p>
    <w:p w14:paraId="53B1BF59" w14:textId="787F4FBA"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t;</w:t>
      </w:r>
      <w:proofErr w:type="spellStart"/>
      <w:r w:rsidRPr="002B0DEA">
        <w:rPr>
          <w:rFonts w:ascii="Courier New" w:eastAsia="Times New Roman" w:hAnsi="Courier New" w:cs="Courier New"/>
          <w:color w:val="0070C0"/>
          <w:sz w:val="20"/>
          <w:szCs w:val="20"/>
        </w:rPr>
        <w:t>Velvet_bean</w:t>
      </w:r>
      <w:proofErr w:type="spellEnd"/>
      <w:r w:rsidRPr="002B0DEA">
        <w:rPr>
          <w:rFonts w:ascii="Courier New" w:eastAsia="Times New Roman" w:hAnsi="Courier New" w:cs="Courier New"/>
          <w:color w:val="0070C0"/>
          <w:sz w:val="20"/>
          <w:szCs w:val="20"/>
        </w:rPr>
        <w:t xml:space="preserve"> </w:t>
      </w:r>
      <w:r w:rsidRPr="00C7354F">
        <w:rPr>
          <w:rFonts w:ascii="Courier New" w:eastAsia="Times New Roman" w:hAnsi="Courier New" w:cs="Courier New"/>
          <w:color w:val="0070C0"/>
          <w:sz w:val="20"/>
          <w:szCs w:val="20"/>
        </w:rPr>
        <w:t xml:space="preserve">RDY09546.1:232-1100 Protein </w:t>
      </w:r>
      <w:proofErr w:type="spellStart"/>
      <w:r w:rsidRPr="00C7354F">
        <w:rPr>
          <w:rFonts w:ascii="Courier New" w:eastAsia="Times New Roman" w:hAnsi="Courier New" w:cs="Courier New"/>
          <w:color w:val="0070C0"/>
          <w:sz w:val="20"/>
          <w:szCs w:val="20"/>
        </w:rPr>
        <w:t>argonaute</w:t>
      </w:r>
      <w:proofErr w:type="spellEnd"/>
      <w:r w:rsidRPr="00C7354F">
        <w:rPr>
          <w:rFonts w:ascii="Courier New" w:eastAsia="Times New Roman" w:hAnsi="Courier New" w:cs="Courier New"/>
          <w:color w:val="0070C0"/>
          <w:sz w:val="20"/>
          <w:szCs w:val="20"/>
        </w:rPr>
        <w:t xml:space="preserve"> 1, partial [</w:t>
      </w:r>
      <w:proofErr w:type="spellStart"/>
      <w:r w:rsidRPr="00C7354F">
        <w:rPr>
          <w:rFonts w:ascii="Courier New" w:eastAsia="Times New Roman" w:hAnsi="Courier New" w:cs="Courier New"/>
          <w:color w:val="0070C0"/>
          <w:sz w:val="20"/>
          <w:szCs w:val="20"/>
        </w:rPr>
        <w:t>Mucuna</w:t>
      </w:r>
      <w:proofErr w:type="spellEnd"/>
      <w:r w:rsidRPr="00C7354F">
        <w:rPr>
          <w:rFonts w:ascii="Courier New" w:eastAsia="Times New Roman" w:hAnsi="Courier New" w:cs="Courier New"/>
          <w:color w:val="0070C0"/>
          <w:sz w:val="20"/>
          <w:szCs w:val="20"/>
        </w:rPr>
        <w:t xml:space="preserve"> </w:t>
      </w:r>
      <w:proofErr w:type="spellStart"/>
      <w:r w:rsidRPr="00C7354F">
        <w:rPr>
          <w:rFonts w:ascii="Courier New" w:eastAsia="Times New Roman" w:hAnsi="Courier New" w:cs="Courier New"/>
          <w:color w:val="0070C0"/>
          <w:sz w:val="20"/>
          <w:szCs w:val="20"/>
        </w:rPr>
        <w:t>pruriens</w:t>
      </w:r>
      <w:proofErr w:type="spellEnd"/>
      <w:r w:rsidRPr="00C7354F">
        <w:rPr>
          <w:rFonts w:ascii="Courier New" w:eastAsia="Times New Roman" w:hAnsi="Courier New" w:cs="Courier New"/>
          <w:color w:val="0070C0"/>
          <w:sz w:val="20"/>
          <w:szCs w:val="20"/>
        </w:rPr>
        <w:t>]</w:t>
      </w:r>
    </w:p>
    <w:p w14:paraId="65069C89"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PLRPGKGSYGTKCIVKANHFFAELPNKDLHQYDVTITPEVTSRGVNRAVMEQLVRLYRESHLGKRLPAYD</w:t>
      </w:r>
    </w:p>
    <w:p w14:paraId="49B0207D"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RKSLYTAGALPFISKEFRITLIDDDEGAGQQRRDREFKVVIKLAARADLHHLGLFLQGRQTDAPQEALQ</w:t>
      </w:r>
    </w:p>
    <w:p w14:paraId="04DB4AC2"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VLDIVLRELPTTRYCPVGRSFYSPDLGRRQPLGEGLESWRGFYQSIRPTQMGLSLNIDMSSTAFIEPLPV</w:t>
      </w:r>
    </w:p>
    <w:p w14:paraId="6BCFA4CE"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IDFVTQLLNRDVSSRPLSDSDRVKIKKALRGIKVEVTHRGNMRRKYRISGLTSQATRELTFPVDERGTMK</w:t>
      </w:r>
    </w:p>
    <w:p w14:paraId="17F252BF"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SVVEYFYETYGFVIQHTQWPCLQVGNTQRPNYLPMEVCKIVEGQRYSKRLNERQITALLKVTCQRPVERE</w:t>
      </w:r>
    </w:p>
    <w:p w14:paraId="465D300B"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RDIMQTVHHNAYHDDPYAKEFGIKISEKLAQVEARILPPPWLKYHDTGREKDCLPQVGQWNMMNKKMVNG</w:t>
      </w:r>
    </w:p>
    <w:p w14:paraId="0008FADB"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TVNNWFCINFSRNVQDSVARGFCYELAQMCYISGMAFNPEPVVPPVSSRPDQVEKVLKTRYHDAKSKLQ</w:t>
      </w:r>
    </w:p>
    <w:p w14:paraId="738C4366"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RDLDLLIVILPDNNGSLYGDLKRICETDLGLVSQCCLTKHVFKMSKQYLANVALKINVKVGGRNTVLVD</w:t>
      </w:r>
    </w:p>
    <w:p w14:paraId="6702A7D3"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ALSRRIPLVSDRPTIIFGADVTHPHPGEDSSPSIAAVVASQDYPEITKYAGLVCAQAHRQELIQDLFKQW</w:t>
      </w:r>
    </w:p>
    <w:p w14:paraId="6BED365F"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QDPVRGTVTGGMIKELLISFRRATGQKPQRIIFYRDGVSEGQFYQVLLFELDAIRKACASLEPNYQPPVT</w:t>
      </w:r>
    </w:p>
    <w:p w14:paraId="064BC9DC"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FVVVQKRHHTRLFASNHHDKSSVDRSGNILPGTVVDSKICHPTEFDFYLCSHAGIQGTSRPAHYHVLWDE</w:t>
      </w:r>
    </w:p>
    <w:p w14:paraId="248BAD67"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NNFTADGLQTLTNNLCYTYARCTRSVSIVPPAYYAHLAAFRARFYMEPETSDSGSMTSGAIGRGMGGGGA</w:t>
      </w:r>
    </w:p>
    <w:p w14:paraId="1D880FE7" w14:textId="77777777" w:rsidR="00C7354F" w:rsidRPr="00C7354F" w:rsidRDefault="00C7354F" w:rsidP="00C73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C7354F">
        <w:rPr>
          <w:rFonts w:ascii="Courier New" w:eastAsia="Times New Roman" w:hAnsi="Courier New" w:cs="Courier New"/>
          <w:color w:val="0070C0"/>
          <w:sz w:val="20"/>
          <w:szCs w:val="20"/>
        </w:rPr>
        <w:t>GRSTRAPGANAAVRPLPALKENVKRTSSY</w:t>
      </w:r>
    </w:p>
    <w:p w14:paraId="39B5E0C1" w14:textId="6B3F12F0" w:rsidR="00C7354F" w:rsidRPr="002B0DEA" w:rsidRDefault="00C7354F" w:rsidP="00E71520">
      <w:pPr>
        <w:pStyle w:val="HTMLPreformatted"/>
        <w:rPr>
          <w:color w:val="0070C0"/>
        </w:rPr>
      </w:pPr>
    </w:p>
    <w:p w14:paraId="7DF34FC7" w14:textId="11DA8868"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 xml:space="preserve">&gt;Chickpea XP_012567214.1:225-1093 protein </w:t>
      </w:r>
      <w:proofErr w:type="spellStart"/>
      <w:r w:rsidRPr="002B0DEA">
        <w:rPr>
          <w:rFonts w:ascii="Courier New" w:eastAsia="Times New Roman" w:hAnsi="Courier New" w:cs="Courier New"/>
          <w:color w:val="0070C0"/>
          <w:sz w:val="20"/>
          <w:szCs w:val="20"/>
        </w:rPr>
        <w:t>argonaute</w:t>
      </w:r>
      <w:proofErr w:type="spellEnd"/>
      <w:r w:rsidRPr="002B0DEA">
        <w:rPr>
          <w:rFonts w:ascii="Courier New" w:eastAsia="Times New Roman" w:hAnsi="Courier New" w:cs="Courier New"/>
          <w:color w:val="0070C0"/>
          <w:sz w:val="20"/>
          <w:szCs w:val="20"/>
        </w:rPr>
        <w:t xml:space="preserve"> 1 [</w:t>
      </w:r>
      <w:proofErr w:type="spellStart"/>
      <w:r w:rsidRPr="002B0DEA">
        <w:rPr>
          <w:rFonts w:ascii="Courier New" w:eastAsia="Times New Roman" w:hAnsi="Courier New" w:cs="Courier New"/>
          <w:color w:val="0070C0"/>
          <w:sz w:val="20"/>
          <w:szCs w:val="20"/>
        </w:rPr>
        <w:t>Cicer</w:t>
      </w:r>
      <w:proofErr w:type="spellEnd"/>
      <w:r w:rsidRPr="002B0DEA">
        <w:rPr>
          <w:rFonts w:ascii="Courier New" w:eastAsia="Times New Roman" w:hAnsi="Courier New" w:cs="Courier New"/>
          <w:color w:val="0070C0"/>
          <w:sz w:val="20"/>
          <w:szCs w:val="20"/>
        </w:rPr>
        <w:t xml:space="preserve"> arietinum]</w:t>
      </w:r>
    </w:p>
    <w:p w14:paraId="7A4870A9"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PLRPGKGSCGRKCVVKANHFFAELPNKDLHQYDVTITPEVTSRGVNRAVMEQLVRLYRESHLGKRLPAYD</w:t>
      </w:r>
    </w:p>
    <w:p w14:paraId="48170ED6"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KSLYTAGPLPFISKDFRITLVDDDDGTGGQRRDREFKVVIKLAARADLHHLGLFLEGRQTDAPQEALQ</w:t>
      </w:r>
    </w:p>
    <w:p w14:paraId="37A102EE"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LDIVLRELPTTRYCPVGRSFYSPDLGRRQPLGEGLESWRGFYQSIRPTQMGLSLNIDMSSTAFIEPLPV</w:t>
      </w:r>
    </w:p>
    <w:p w14:paraId="36FA4079"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IDFVTQLLNRDVSTRPLSDADRVKIKKALRGIKVEVTHRGNMRRKYRISGLTSQATRELTFPVDERGTMK</w:t>
      </w:r>
    </w:p>
    <w:p w14:paraId="39883DE5"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SVVEYFYETYGFVIQHTQWPCLQVGNTQRPNYLPMEVCKIVEGQRYSKRLNERQITALLKVTCQRPLDRE</w:t>
      </w:r>
    </w:p>
    <w:p w14:paraId="3ABB4F29"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RDIMQTVHHNAYHEDPYAKEFGIKISEKLAQVEARILPAPWLKYHDTGREKDCLPQVGQWNMMNKKMVNG</w:t>
      </w:r>
    </w:p>
    <w:p w14:paraId="3ED8B0FC"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TVNNWFCVNFSRNVQDSVARGFCCELAQMCYISGMAFNPEPVVPPLSARPDQVDKVLKTRYQDAKNKLQ</w:t>
      </w:r>
    </w:p>
    <w:p w14:paraId="1A0A8C44"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ELDLLIVILPDNNGSLYGDLKRICETELGLVSQCCLTKHVFKMSKQYLANVALKINVKVGGRNTVLVD</w:t>
      </w:r>
    </w:p>
    <w:p w14:paraId="21B3C294"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ALSRRIPLVSDRPTIIFGADVTHPHPGEDMSPSIAAVVASQDWPEITKYAGLVCAQAHRQELIQDLFKQW</w:t>
      </w:r>
    </w:p>
    <w:p w14:paraId="083C7240"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QDPVRGTLTGGMIKELLISFRRATGQKPQRIIFYRDGVSEGQFYQVLLFELDAIRKACASLEPNYQPPVT</w:t>
      </w:r>
    </w:p>
    <w:p w14:paraId="11F7A37F"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FVVVQKRHHTRLFASDHRDKSSVDRSGNILPGTVVDSKICHPTEFDFYLCSHAGIQGTSRPAHYHVLWDE</w:t>
      </w:r>
    </w:p>
    <w:p w14:paraId="6447F2FC"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NNFTADALQSLTNNLCYTYARCTRSVSIVPPAYYAHLAAFRARFYMEPETSDSGSMTSGAVSGRGMGGGV</w:t>
      </w:r>
    </w:p>
    <w:p w14:paraId="3741A210"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STRAPGANAAVRPLPALKENVKRVMFY</w:t>
      </w:r>
    </w:p>
    <w:p w14:paraId="6DC66238" w14:textId="07AFC7D0" w:rsidR="002B0DEA" w:rsidRPr="002B0DEA" w:rsidRDefault="002B0DEA" w:rsidP="00E71520">
      <w:pPr>
        <w:pStyle w:val="HTMLPreformatted"/>
        <w:rPr>
          <w:color w:val="0070C0"/>
        </w:rPr>
      </w:pPr>
    </w:p>
    <w:p w14:paraId="77CAFC94" w14:textId="7A3966D2"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t;</w:t>
      </w:r>
      <w:proofErr w:type="spellStart"/>
      <w:r w:rsidRPr="002B0DEA">
        <w:rPr>
          <w:rFonts w:ascii="Courier New" w:eastAsia="Times New Roman" w:hAnsi="Courier New" w:cs="Courier New"/>
          <w:color w:val="0070C0"/>
          <w:sz w:val="20"/>
          <w:szCs w:val="20"/>
        </w:rPr>
        <w:t>Red_clover</w:t>
      </w:r>
      <w:proofErr w:type="spellEnd"/>
      <w:r w:rsidRPr="002B0DEA">
        <w:rPr>
          <w:rFonts w:ascii="Courier New" w:eastAsia="Times New Roman" w:hAnsi="Courier New" w:cs="Courier New"/>
          <w:color w:val="0070C0"/>
          <w:sz w:val="20"/>
          <w:szCs w:val="20"/>
        </w:rPr>
        <w:t xml:space="preserve"> PNY07943.1:221-1089 protein </w:t>
      </w:r>
      <w:proofErr w:type="spellStart"/>
      <w:r w:rsidRPr="002B0DEA">
        <w:rPr>
          <w:rFonts w:ascii="Courier New" w:eastAsia="Times New Roman" w:hAnsi="Courier New" w:cs="Courier New"/>
          <w:color w:val="0070C0"/>
          <w:sz w:val="20"/>
          <w:szCs w:val="20"/>
        </w:rPr>
        <w:t>argonaute</w:t>
      </w:r>
      <w:proofErr w:type="spellEnd"/>
      <w:r w:rsidRPr="002B0DEA">
        <w:rPr>
          <w:rFonts w:ascii="Courier New" w:eastAsia="Times New Roman" w:hAnsi="Courier New" w:cs="Courier New"/>
          <w:color w:val="0070C0"/>
          <w:sz w:val="20"/>
          <w:szCs w:val="20"/>
        </w:rPr>
        <w:t xml:space="preserve"> 1-like [</w:t>
      </w:r>
      <w:proofErr w:type="spellStart"/>
      <w:r w:rsidRPr="002B0DEA">
        <w:rPr>
          <w:rFonts w:ascii="Courier New" w:eastAsia="Times New Roman" w:hAnsi="Courier New" w:cs="Courier New"/>
          <w:color w:val="0070C0"/>
          <w:sz w:val="20"/>
          <w:szCs w:val="20"/>
        </w:rPr>
        <w:t>Trifolium</w:t>
      </w:r>
      <w:proofErr w:type="spellEnd"/>
      <w:r w:rsidRPr="002B0DEA">
        <w:rPr>
          <w:rFonts w:ascii="Courier New" w:eastAsia="Times New Roman" w:hAnsi="Courier New" w:cs="Courier New"/>
          <w:color w:val="0070C0"/>
          <w:sz w:val="20"/>
          <w:szCs w:val="20"/>
        </w:rPr>
        <w:t xml:space="preserve"> </w:t>
      </w:r>
      <w:proofErr w:type="spellStart"/>
      <w:r w:rsidRPr="002B0DEA">
        <w:rPr>
          <w:rFonts w:ascii="Courier New" w:eastAsia="Times New Roman" w:hAnsi="Courier New" w:cs="Courier New"/>
          <w:color w:val="0070C0"/>
          <w:sz w:val="20"/>
          <w:szCs w:val="20"/>
        </w:rPr>
        <w:t>pratense</w:t>
      </w:r>
      <w:proofErr w:type="spellEnd"/>
      <w:r w:rsidRPr="002B0DEA">
        <w:rPr>
          <w:rFonts w:ascii="Courier New" w:eastAsia="Times New Roman" w:hAnsi="Courier New" w:cs="Courier New"/>
          <w:color w:val="0070C0"/>
          <w:sz w:val="20"/>
          <w:szCs w:val="20"/>
        </w:rPr>
        <w:t>]</w:t>
      </w:r>
    </w:p>
    <w:p w14:paraId="4148B34D"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PLRPGKGSTGKRCIVKANHFIAELPKKDLHQYDVTITPEVTSRGVNRAVMEQLVRLYRDSHLGKRLPAYD</w:t>
      </w:r>
    </w:p>
    <w:p w14:paraId="1D135C6E"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KSLYTAGPLPFISKDFRITLVDEDDGSGSQRRDREFKVVIKLAARADLHHLGLFLEGRQTDAPQEALQ</w:t>
      </w:r>
    </w:p>
    <w:p w14:paraId="0ACD9812"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LDIVLRELPTSRYCPVGRSFYSPDLGRRQPLGEGLESWRGFYQSIRPTQMGLSLNIDMSSTAFIEPLPV</w:t>
      </w:r>
    </w:p>
    <w:p w14:paraId="0C4F8F2F"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IEFVTQLLNRDVSARPLSDADRVKIKKALRGIKVEVTHRGNMRRKYRISGLTSQATRELTFPVDERGTMK</w:t>
      </w:r>
    </w:p>
    <w:p w14:paraId="6334AABB"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SVVEYFYETYGFSIQHTQWPCLQVGNTQRPNYLPMEVCKIVEGQRYSKRLNERQITALLKVTCQRPLDRE</w:t>
      </w:r>
    </w:p>
    <w:p w14:paraId="7686ABA9"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RDIMQTVHHNAYHDDPYAKEFGIKISDKLAQVEARILPPPWLKYHDTGKEKDCLPQVGQWNMMNKKMVNG</w:t>
      </w:r>
    </w:p>
    <w:p w14:paraId="27746988"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TVNNWFCVNFSRNVQDSVARGFCSELAHMCYVSGMAFNPEPVVPPLSARPDQVEKVLKTRYHDAKNKLQ</w:t>
      </w:r>
    </w:p>
    <w:p w14:paraId="3801590E"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ELDLLIVILPDNNGSLYGDLKRICETDLGVVSQCCLTKHVFKMSKQYLANVALKINVKVGGRNTVLID</w:t>
      </w:r>
    </w:p>
    <w:p w14:paraId="26C22EFA"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ALSRRIPLVSDRPTIIFGADVTHPHPGEDSSPSIAAVVASQDWPEVTKYAGLVCAQAHRQELIQDLFKQW</w:t>
      </w:r>
    </w:p>
    <w:p w14:paraId="0290EBD7"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QDPARGTLTGGMIKELLISFRRATGQKPQRIIFYRDGVSEGQFYQVLLFELDAIRKACASLEPNYQPPVT</w:t>
      </w:r>
    </w:p>
    <w:p w14:paraId="0CB4415E"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FVVVQKRHHTRLFASNHHDKSSVDRSGNILPGTVVDSKICHPTEFDFYLCSHAGIQGTSRPAHYHVLWDE</w:t>
      </w:r>
    </w:p>
    <w:p w14:paraId="7A3C77B5"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NNFTADALQSLTNNLCYTYARCTRSVSIVPPAYYAHLAAFRARFYMEPETSDSGSMTSGAVSRGGMGAAA</w:t>
      </w:r>
    </w:p>
    <w:p w14:paraId="7CC9534D"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STRAPGANAAVRPLPALKENVKRVMFY</w:t>
      </w:r>
    </w:p>
    <w:p w14:paraId="7D913BB8" w14:textId="072A788F" w:rsidR="002B0DEA" w:rsidRPr="002B0DEA" w:rsidRDefault="002B0DEA" w:rsidP="00E71520">
      <w:pPr>
        <w:pStyle w:val="HTMLPreformatted"/>
        <w:rPr>
          <w:color w:val="0070C0"/>
        </w:rPr>
      </w:pPr>
    </w:p>
    <w:p w14:paraId="4730E589" w14:textId="77A104D2"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t;</w:t>
      </w:r>
      <w:proofErr w:type="spellStart"/>
      <w:r w:rsidRPr="002B0DEA">
        <w:rPr>
          <w:rFonts w:ascii="Courier New" w:eastAsia="Times New Roman" w:hAnsi="Courier New" w:cs="Courier New"/>
          <w:color w:val="0070C0"/>
          <w:sz w:val="20"/>
          <w:szCs w:val="20"/>
        </w:rPr>
        <w:t>Barrelclover</w:t>
      </w:r>
      <w:proofErr w:type="spellEnd"/>
      <w:r w:rsidRPr="002B0DEA">
        <w:rPr>
          <w:rFonts w:ascii="Courier New" w:eastAsia="Times New Roman" w:hAnsi="Courier New" w:cs="Courier New"/>
          <w:color w:val="0070C0"/>
          <w:sz w:val="20"/>
          <w:szCs w:val="20"/>
        </w:rPr>
        <w:t xml:space="preserve"> KEH26855.1:245-1114 </w:t>
      </w:r>
      <w:proofErr w:type="spellStart"/>
      <w:r w:rsidRPr="002B0DEA">
        <w:rPr>
          <w:rFonts w:ascii="Courier New" w:eastAsia="Times New Roman" w:hAnsi="Courier New" w:cs="Courier New"/>
          <w:color w:val="0070C0"/>
          <w:sz w:val="20"/>
          <w:szCs w:val="20"/>
        </w:rPr>
        <w:t>argonaute</w:t>
      </w:r>
      <w:proofErr w:type="spellEnd"/>
      <w:r w:rsidRPr="002B0DEA">
        <w:rPr>
          <w:rFonts w:ascii="Courier New" w:eastAsia="Times New Roman" w:hAnsi="Courier New" w:cs="Courier New"/>
          <w:color w:val="0070C0"/>
          <w:sz w:val="20"/>
          <w:szCs w:val="20"/>
        </w:rPr>
        <w:t xml:space="preserve"> protein 1A [Medicago </w:t>
      </w:r>
      <w:proofErr w:type="spellStart"/>
      <w:r w:rsidRPr="002B0DEA">
        <w:rPr>
          <w:rFonts w:ascii="Courier New" w:eastAsia="Times New Roman" w:hAnsi="Courier New" w:cs="Courier New"/>
          <w:color w:val="0070C0"/>
          <w:sz w:val="20"/>
          <w:szCs w:val="20"/>
        </w:rPr>
        <w:t>truncatula</w:t>
      </w:r>
      <w:proofErr w:type="spellEnd"/>
      <w:r w:rsidRPr="002B0DEA">
        <w:rPr>
          <w:rFonts w:ascii="Courier New" w:eastAsia="Times New Roman" w:hAnsi="Courier New" w:cs="Courier New"/>
          <w:color w:val="0070C0"/>
          <w:sz w:val="20"/>
          <w:szCs w:val="20"/>
        </w:rPr>
        <w:t>]</w:t>
      </w:r>
    </w:p>
    <w:p w14:paraId="39E29E5F"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PLRPGKGSYGRKTLVKANHFFAELPKKDLHQYDVTITPEVTSRGVNRAVMEQLVRLYRDSHLGKRLPAYD</w:t>
      </w:r>
    </w:p>
    <w:p w14:paraId="45E2880A"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KSLYTAGPLPFISKDFRITLVDEDDGSGGQRRDREFKVVIKLAARADLHHLGLFLEGRQTDAPQEALQ</w:t>
      </w:r>
    </w:p>
    <w:p w14:paraId="1E89C632"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LDIVLRELPTSRYCPVGRSFYSPDLGRRQPLGEGLESWRGFYQSIRPTQMGLSLNIDMSSTAFIEPLPV</w:t>
      </w:r>
    </w:p>
    <w:p w14:paraId="2685287C"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IEFVTQLLNRDVSARPLSDADRVKIKKALRGIKVEVTHRGNMRRKYRIAGLTSQATRELTFPVDERGTMK</w:t>
      </w:r>
    </w:p>
    <w:p w14:paraId="5D6ED8FD"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SVVEYFFETYGFVIQHTQWPCLQVGNPQRPNYLPMEVCKIVEGQRYSKRLNERQITALLKVTCQRPLDRE</w:t>
      </w:r>
    </w:p>
    <w:p w14:paraId="008747BE"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RDIMQTVHHNAYHEDPYAKEFGIKISDRLAQVEARILPAPWLKYNDTGREKDCLPQVGQWNMMNKKMFNG</w:t>
      </w:r>
    </w:p>
    <w:p w14:paraId="60D7F1BA"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SVKYWLCVNFSRTVQDSVARGFCYELAQMCYVSGMEFNAEPVVPALTARPDQVEKVLKNRYHDAKSKMP</w:t>
      </w:r>
    </w:p>
    <w:p w14:paraId="57616521"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KDKELDLLIVILPDNNGSLYGDLKRICETDLGVVSQCCLTKHVFKMSKQYLANVALKINVKVGGRNTVLV</w:t>
      </w:r>
    </w:p>
    <w:p w14:paraId="4E719242"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DALSRRIPLVSDRPTIIFGADVTHPHPGEDSSPSIAAVVASQDWPEITKYAGLVCAQAHRQELIQDLFKQ</w:t>
      </w:r>
    </w:p>
    <w:p w14:paraId="7604BDB3"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lastRenderedPageBreak/>
        <w:t>WQDPVRGTLTGGMIKELLISFRRATGQKPQRIIFYRDGVSEGQFYQVLLFELDAIRKACASLEPNYQPPV</w:t>
      </w:r>
    </w:p>
    <w:p w14:paraId="2EEE600F"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TFVVVQKRHHTRLFASNHQDKSSVDRSGNILPGTVVDSKICHPTEFDFYLCSHAGIQGTSRPAHYHVLWD</w:t>
      </w:r>
    </w:p>
    <w:p w14:paraId="09E7E5CF"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ENNFSADGLQSLTNNLCYTYARCTRSVSIVPPAYYAHLAAFRARFYMEPETSDSGSMTSGAVSRGGAGAA</w:t>
      </w:r>
    </w:p>
    <w:p w14:paraId="2067FF2E"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GRSTRAPGANAAVRPLPALKDNVKKVMFY</w:t>
      </w:r>
    </w:p>
    <w:p w14:paraId="035FB994" w14:textId="7742E898" w:rsidR="002B0DEA" w:rsidRPr="002B0DEA" w:rsidRDefault="002B0DEA" w:rsidP="00E71520">
      <w:pPr>
        <w:pStyle w:val="HTMLPreformatted"/>
        <w:rPr>
          <w:color w:val="0070C0"/>
        </w:rPr>
      </w:pPr>
    </w:p>
    <w:p w14:paraId="4C681B6D" w14:textId="42676CE4"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t;</w:t>
      </w:r>
      <w:proofErr w:type="spellStart"/>
      <w:r w:rsidRPr="002B0DEA">
        <w:rPr>
          <w:rFonts w:ascii="Courier New" w:eastAsia="Times New Roman" w:hAnsi="Courier New" w:cs="Courier New"/>
          <w:color w:val="0070C0"/>
          <w:sz w:val="20"/>
          <w:szCs w:val="20"/>
        </w:rPr>
        <w:t>Wild_peanut</w:t>
      </w:r>
      <w:proofErr w:type="spellEnd"/>
      <w:r w:rsidRPr="002B0DEA">
        <w:rPr>
          <w:rFonts w:ascii="Courier New" w:eastAsia="Times New Roman" w:hAnsi="Courier New" w:cs="Courier New"/>
          <w:color w:val="0070C0"/>
          <w:sz w:val="20"/>
          <w:szCs w:val="20"/>
        </w:rPr>
        <w:t xml:space="preserve"> XP_016203325.1:189-1055 protein </w:t>
      </w:r>
      <w:proofErr w:type="spellStart"/>
      <w:r w:rsidRPr="002B0DEA">
        <w:rPr>
          <w:rFonts w:ascii="Courier New" w:eastAsia="Times New Roman" w:hAnsi="Courier New" w:cs="Courier New"/>
          <w:color w:val="0070C0"/>
          <w:sz w:val="20"/>
          <w:szCs w:val="20"/>
        </w:rPr>
        <w:t>argonaute</w:t>
      </w:r>
      <w:proofErr w:type="spellEnd"/>
      <w:r w:rsidRPr="002B0DEA">
        <w:rPr>
          <w:rFonts w:ascii="Courier New" w:eastAsia="Times New Roman" w:hAnsi="Courier New" w:cs="Courier New"/>
          <w:color w:val="0070C0"/>
          <w:sz w:val="20"/>
          <w:szCs w:val="20"/>
        </w:rPr>
        <w:t xml:space="preserve"> 1 isoform X2 [Arachis </w:t>
      </w:r>
      <w:proofErr w:type="spellStart"/>
      <w:r w:rsidRPr="002B0DEA">
        <w:rPr>
          <w:rFonts w:ascii="Courier New" w:eastAsia="Times New Roman" w:hAnsi="Courier New" w:cs="Courier New"/>
          <w:color w:val="0070C0"/>
          <w:sz w:val="20"/>
          <w:szCs w:val="20"/>
        </w:rPr>
        <w:t>ipaensis</w:t>
      </w:r>
      <w:proofErr w:type="spellEnd"/>
      <w:r w:rsidRPr="002B0DEA">
        <w:rPr>
          <w:rFonts w:ascii="Courier New" w:eastAsia="Times New Roman" w:hAnsi="Courier New" w:cs="Courier New"/>
          <w:color w:val="0070C0"/>
          <w:sz w:val="20"/>
          <w:szCs w:val="20"/>
        </w:rPr>
        <w:t>]</w:t>
      </w:r>
    </w:p>
    <w:p w14:paraId="50F0F392"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PLRPGKGSYGTKCIVKANHFFAELPNKDLHQYDVTITPEVTSRGVNRAVMEELVRLYRESHLGKRLPAYD</w:t>
      </w:r>
    </w:p>
    <w:p w14:paraId="46BD131D"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KSLYTAGPLPFVSKEFRIMLIDEDDGTGAQRREREFKVVIKLAARADLHHLGLFLQGRQTDAPQEALQ</w:t>
      </w:r>
    </w:p>
    <w:p w14:paraId="5E9308AA"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LDIVLRELPTTRYCPVGRSFYSPDLGRRQPLGEGLESWRGFYQSIRPTQMGLSLNIDMSSTAFIEPLPV</w:t>
      </w:r>
    </w:p>
    <w:p w14:paraId="49C04663"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IEFVTQLLNRDVSSRPLSDADRVKIKKALRGIKVEVTHRGNMRRKYRISGLTSQATRELTFPVDERGTMK</w:t>
      </w:r>
    </w:p>
    <w:p w14:paraId="70591BA1"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SVVEYFSETYGFHIQHTQWPCLQVGNTQRPNYLPMEVCKIVEGQRYSKRLNERQITALLKVTCQRPVERE</w:t>
      </w:r>
    </w:p>
    <w:p w14:paraId="2585DD43"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RDIMQTVHHNAYDQDPYAKEFGIKISEKLAQVEARILPPPWLKYHDTGREKDCLPQVGQWNMMNKKMVNG</w:t>
      </w:r>
    </w:p>
    <w:p w14:paraId="1B860ADD"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TVNHWFCINFSRNVQDSVARTFCYELAQMCQVSGMAFNLDPVVPPVSARPDQVEKVLKTRYYDAKNKLP</w:t>
      </w:r>
    </w:p>
    <w:p w14:paraId="005B8A9E"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KDLDLLIVILPDNNGSLYGDLKRICETDLGLVSQCCLTKHVYKMSKQYLANVALKINVKVGGRNTVLVD</w:t>
      </w:r>
    </w:p>
    <w:p w14:paraId="52E18A11"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ALSRRIPLVSDRPTIIFGADVTHPHPGEDSSPSIAAVVASQDWPEITKYAGLVCAQAHRQELIQDLFKQW</w:t>
      </w:r>
    </w:p>
    <w:p w14:paraId="317A90A2"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QDPNRGQVTGGMIKELLISFRRATGQKPQRIIFYRDGVSEGQFYQVLLFELDAIRKACASLEPNYQPPVT</w:t>
      </w:r>
    </w:p>
    <w:p w14:paraId="460B72A4"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FVVVQKRHHTRLFASNHHDRNSIDRSGNILPGTVVDSKICHPTEFDFYLCSHAGIQGTSRPAHYHVLWDE</w:t>
      </w:r>
    </w:p>
    <w:p w14:paraId="4039C49C"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NNFTADALQMLTNNLCYTYARCTRSVSIVPPAYYAHLAAFRARFYMEPETSDSGSMTSGAAAGRGMGAGR</w:t>
      </w:r>
    </w:p>
    <w:p w14:paraId="03387602"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STRAPGASAAVRPLPSLKDNVKRVMFY</w:t>
      </w:r>
    </w:p>
    <w:p w14:paraId="5CE1F63E" w14:textId="14C92E03" w:rsidR="002B0DEA" w:rsidRPr="002B0DEA" w:rsidRDefault="002B0DEA" w:rsidP="00E71520">
      <w:pPr>
        <w:pStyle w:val="HTMLPreformatted"/>
        <w:rPr>
          <w:color w:val="0070C0"/>
        </w:rPr>
      </w:pPr>
    </w:p>
    <w:p w14:paraId="04B638DA" w14:textId="6050F264"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 xml:space="preserve">&gt;Peanut XP_025701446.1:190-1056 protein </w:t>
      </w:r>
      <w:proofErr w:type="spellStart"/>
      <w:r w:rsidRPr="002B0DEA">
        <w:rPr>
          <w:rFonts w:ascii="Courier New" w:eastAsia="Times New Roman" w:hAnsi="Courier New" w:cs="Courier New"/>
          <w:color w:val="0070C0"/>
          <w:sz w:val="20"/>
          <w:szCs w:val="20"/>
        </w:rPr>
        <w:t>argonaute</w:t>
      </w:r>
      <w:proofErr w:type="spellEnd"/>
      <w:r w:rsidRPr="002B0DEA">
        <w:rPr>
          <w:rFonts w:ascii="Courier New" w:eastAsia="Times New Roman" w:hAnsi="Courier New" w:cs="Courier New"/>
          <w:color w:val="0070C0"/>
          <w:sz w:val="20"/>
          <w:szCs w:val="20"/>
        </w:rPr>
        <w:t xml:space="preserve"> 1-like [Arachis </w:t>
      </w:r>
      <w:proofErr w:type="spellStart"/>
      <w:r w:rsidRPr="002B0DEA">
        <w:rPr>
          <w:rFonts w:ascii="Courier New" w:eastAsia="Times New Roman" w:hAnsi="Courier New" w:cs="Courier New"/>
          <w:color w:val="0070C0"/>
          <w:sz w:val="20"/>
          <w:szCs w:val="20"/>
        </w:rPr>
        <w:t>hypogaea</w:t>
      </w:r>
      <w:proofErr w:type="spellEnd"/>
      <w:r w:rsidRPr="002B0DEA">
        <w:rPr>
          <w:rFonts w:ascii="Courier New" w:eastAsia="Times New Roman" w:hAnsi="Courier New" w:cs="Courier New"/>
          <w:color w:val="0070C0"/>
          <w:sz w:val="20"/>
          <w:szCs w:val="20"/>
        </w:rPr>
        <w:t>]</w:t>
      </w:r>
    </w:p>
    <w:p w14:paraId="5DAFBFBC"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PLRPGKGSYGTKCIVKANHFFAELPNKDLHQYDVTITPEVTSRGVNRAVMEELVRLYRESHLGKRLPAYD</w:t>
      </w:r>
    </w:p>
    <w:p w14:paraId="3A5B8682"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KSLYTAGPLPFVSKEFRIMLIDEDDGTGAQRREREFKVVIKLAARADLHHLGLFLQGRQTDAPQEALQ</w:t>
      </w:r>
    </w:p>
    <w:p w14:paraId="644402B0"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LDIVLRELPTTRYSPVGRSFYSPDLGRRQPLGEGLESWRGFYQSIRPTQMGLSLNIDMSSTAFIEPLPV</w:t>
      </w:r>
    </w:p>
    <w:p w14:paraId="2028157F"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IEFVTQLLNRDVSTRPLSDADRVKIKKALRGIKVEVTHRGNMRRKYRISGLTSQATRELTFPVDERGTMK</w:t>
      </w:r>
    </w:p>
    <w:p w14:paraId="3CCD70C5"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SVVEYFSETYGFHIQHTQWPCLQVGNTQRPNYLPMEVCKIVEGQRYSKRLNERQITALLKVTCQRPVERE</w:t>
      </w:r>
    </w:p>
    <w:p w14:paraId="306C01EB"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RDIMQTVHHNAYDQDPYAKEFGIKISEKLAQVEARILPPPWLKYHDTGREKDCLPQVGQWNMMNKKMVNG</w:t>
      </w:r>
    </w:p>
    <w:p w14:paraId="3A9271BB"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TVNHWFCINFSRNVQDSVARTFCYELAQMCQVSGMAFNLDPVVPPVSARPDQVEKVLKTRYYDAKNKLP</w:t>
      </w:r>
    </w:p>
    <w:p w14:paraId="1F21F937"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KDLDLLIVILPDNNGSLYGDLKRICETDLGLVSQCCLTKHVYKMSKQYLANVALKINVKVGGRNTVLVD</w:t>
      </w:r>
    </w:p>
    <w:p w14:paraId="75626421"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ALSRRIPLVSDRPTIIFGADVTHPHPGEDSSPSIAAVVASQDWPEITKYAGLVCAQAHRQELIQDLFKQW</w:t>
      </w:r>
    </w:p>
    <w:p w14:paraId="5AA84C2F"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QDPNRGQVTGGMIKELLISFRRATGQKPQRIIFYRDGVSEGQFYQVLLFELDAIRKACASLEPNYQPPVT</w:t>
      </w:r>
    </w:p>
    <w:p w14:paraId="057F8D35"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FVVVQKRHHTRLFASNHHDRNSIDRSGNILPGTVVDSKICHPTEFDFYLCSHAGIQGTSRPAHYHVLWDE</w:t>
      </w:r>
    </w:p>
    <w:p w14:paraId="0958CD79"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NNFTADALQMLTNNLCYTYARCTRSVSIVPPAYYAHLAAFRARFYMEPETSDSGSMTSGAAAGRGMGAGR</w:t>
      </w:r>
    </w:p>
    <w:p w14:paraId="2ECF5CAC"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STRAPGASAAVRPLPSLKDNVKRVMFY</w:t>
      </w:r>
    </w:p>
    <w:p w14:paraId="04F6F200" w14:textId="1C6FD0BB" w:rsidR="002B0DEA" w:rsidRPr="002B0DEA" w:rsidRDefault="002B0DEA" w:rsidP="00E71520">
      <w:pPr>
        <w:pStyle w:val="HTMLPreformatted"/>
        <w:rPr>
          <w:color w:val="0070C0"/>
        </w:rPr>
      </w:pPr>
    </w:p>
    <w:p w14:paraId="0BDEA789" w14:textId="4E9B476D"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t;</w:t>
      </w:r>
      <w:proofErr w:type="spellStart"/>
      <w:r w:rsidRPr="002B0DEA">
        <w:rPr>
          <w:rFonts w:ascii="Courier New" w:eastAsia="Times New Roman" w:hAnsi="Courier New" w:cs="Courier New"/>
          <w:color w:val="0070C0"/>
          <w:sz w:val="20"/>
          <w:szCs w:val="20"/>
        </w:rPr>
        <w:t>Castor_bean</w:t>
      </w:r>
      <w:proofErr w:type="spellEnd"/>
      <w:r w:rsidRPr="002B0DEA">
        <w:rPr>
          <w:rFonts w:ascii="Courier New" w:eastAsia="Times New Roman" w:hAnsi="Courier New" w:cs="Courier New"/>
          <w:color w:val="0070C0"/>
          <w:sz w:val="20"/>
          <w:szCs w:val="20"/>
        </w:rPr>
        <w:t xml:space="preserve"> XP_002526275.1:191-1062 protein </w:t>
      </w:r>
      <w:proofErr w:type="spellStart"/>
      <w:r w:rsidRPr="002B0DEA">
        <w:rPr>
          <w:rFonts w:ascii="Courier New" w:eastAsia="Times New Roman" w:hAnsi="Courier New" w:cs="Courier New"/>
          <w:color w:val="0070C0"/>
          <w:sz w:val="20"/>
          <w:szCs w:val="20"/>
        </w:rPr>
        <w:t>argonaute</w:t>
      </w:r>
      <w:proofErr w:type="spellEnd"/>
      <w:r w:rsidRPr="002B0DEA">
        <w:rPr>
          <w:rFonts w:ascii="Courier New" w:eastAsia="Times New Roman" w:hAnsi="Courier New" w:cs="Courier New"/>
          <w:color w:val="0070C0"/>
          <w:sz w:val="20"/>
          <w:szCs w:val="20"/>
        </w:rPr>
        <w:t xml:space="preserve"> 1 [Ricinus </w:t>
      </w:r>
      <w:proofErr w:type="spellStart"/>
      <w:r w:rsidRPr="002B0DEA">
        <w:rPr>
          <w:rFonts w:ascii="Courier New" w:eastAsia="Times New Roman" w:hAnsi="Courier New" w:cs="Courier New"/>
          <w:color w:val="0070C0"/>
          <w:sz w:val="20"/>
          <w:szCs w:val="20"/>
        </w:rPr>
        <w:t>communis</w:t>
      </w:r>
      <w:proofErr w:type="spellEnd"/>
      <w:r w:rsidRPr="002B0DEA">
        <w:rPr>
          <w:rFonts w:ascii="Courier New" w:eastAsia="Times New Roman" w:hAnsi="Courier New" w:cs="Courier New"/>
          <w:color w:val="0070C0"/>
          <w:sz w:val="20"/>
          <w:szCs w:val="20"/>
        </w:rPr>
        <w:t>]</w:t>
      </w:r>
    </w:p>
    <w:p w14:paraId="77CDE665"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PLRPGKGSTGIRCIVKANHFFAELPDKDLHQYDVTITPEVTSRGVNRAVMEQLVKLYRESHLGKRLPAYD</w:t>
      </w:r>
    </w:p>
    <w:p w14:paraId="310CA74B"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KSLYTAGPLPFISKEFKITLIDEDDGSGGQRREREFRVVIKLAARADLHHLGLFLQGRQADAPQEALQ</w:t>
      </w:r>
    </w:p>
    <w:p w14:paraId="4D7AC77B"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LDIVLRELPTTRYCPVGRSFYSPDLGRRQPLGEGLESWRGFYQSIRPTQMGLSLNIDMSSTAFIEPLPV</w:t>
      </w:r>
    </w:p>
    <w:p w14:paraId="7A438E59"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IDFVNQLLNRDVSSRPLSDADRVKIKKALRGVKVEVTHRGNMRRKYRISGLTSQATRELTFPVDERGTMK</w:t>
      </w:r>
    </w:p>
    <w:p w14:paraId="0CB8F647"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SVVEYFYETYGFVIQHTQWPCLQVGNQQRPNYLPMEVCKVVEGQRYSKRLNERQITALLKVTCQRPQERE</w:t>
      </w:r>
    </w:p>
    <w:p w14:paraId="2ECCC4B5"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RDIMQTVHHNAYGNDPYAKEFGIKISEKLASVEARILPAPWLKYHDTGREKDCLPQVGQWNMMNKKMVNG</w:t>
      </w:r>
    </w:p>
    <w:p w14:paraId="00A30F1A"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TVNNWICINFSRNVQDSVARGFCYELAQMCYISGMAFNPEPVLPPVSARPEQVEKVLKTRYHDAMTKLQ</w:t>
      </w:r>
    </w:p>
    <w:p w14:paraId="0A870688"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QGKELDLLIVILPDNNGSLYGELKRICETDLGLVSQCCLTKHVFRMNKQYLANVALKINVKVGGRNTVLV</w:t>
      </w:r>
    </w:p>
    <w:p w14:paraId="791237B7"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DALSRRIPLVSDRPTIIFGADVTHPHPGEDSSPSIAAVVASQDWPEVTKYAGLVCAQAHRQELIQDLFKE</w:t>
      </w:r>
    </w:p>
    <w:p w14:paraId="4AF0688B"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WQDPVRGRVTGGMIKELLISFRRATGQKPQRIIFYRDGVSEGQFYQVLLYELDAIRKACASLEPNYQPPV</w:t>
      </w:r>
    </w:p>
    <w:p w14:paraId="03E784E0"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TFVVVQKRHHTRLFANNHNDRNAVDKSGNILPGTVVDSKICHPTEFDFYLCSHAGIQGTSRPAHYHVLWD</w:t>
      </w:r>
    </w:p>
    <w:p w14:paraId="63E139D3"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ENKFTADGLQSLTNNLCYTYARCTRSVSIVPPAYYAHLAAFRARFYMEPETSDSGSMTSGPVGGRGGMGG</w:t>
      </w:r>
    </w:p>
    <w:p w14:paraId="5274332F"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AGARSTRGPAASAAVRPLPALKENVKRVMFY</w:t>
      </w:r>
    </w:p>
    <w:p w14:paraId="08A746B7" w14:textId="64006F39" w:rsidR="002B0DEA" w:rsidRPr="002B0DEA" w:rsidRDefault="002B0DEA" w:rsidP="00E71520">
      <w:pPr>
        <w:pStyle w:val="HTMLPreformatted"/>
        <w:rPr>
          <w:color w:val="0070C0"/>
        </w:rPr>
      </w:pPr>
    </w:p>
    <w:p w14:paraId="43332035" w14:textId="72F9E1FC"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t;</w:t>
      </w:r>
      <w:proofErr w:type="spellStart"/>
      <w:r w:rsidRPr="002B0DEA">
        <w:rPr>
          <w:rFonts w:ascii="Courier New" w:eastAsia="Times New Roman" w:hAnsi="Courier New" w:cs="Courier New"/>
          <w:color w:val="0070C0"/>
          <w:sz w:val="20"/>
          <w:szCs w:val="20"/>
        </w:rPr>
        <w:t>Cork_oak</w:t>
      </w:r>
      <w:proofErr w:type="spellEnd"/>
      <w:r w:rsidRPr="002B0DEA">
        <w:rPr>
          <w:rFonts w:ascii="Courier New" w:eastAsia="Times New Roman" w:hAnsi="Courier New" w:cs="Courier New"/>
          <w:color w:val="0070C0"/>
          <w:sz w:val="20"/>
          <w:szCs w:val="20"/>
        </w:rPr>
        <w:t xml:space="preserve"> XP_023880904.1:197-1067 protein </w:t>
      </w:r>
      <w:proofErr w:type="spellStart"/>
      <w:r w:rsidRPr="002B0DEA">
        <w:rPr>
          <w:rFonts w:ascii="Courier New" w:eastAsia="Times New Roman" w:hAnsi="Courier New" w:cs="Courier New"/>
          <w:color w:val="0070C0"/>
          <w:sz w:val="20"/>
          <w:szCs w:val="20"/>
        </w:rPr>
        <w:t>argonaute</w:t>
      </w:r>
      <w:proofErr w:type="spellEnd"/>
      <w:r w:rsidRPr="002B0DEA">
        <w:rPr>
          <w:rFonts w:ascii="Courier New" w:eastAsia="Times New Roman" w:hAnsi="Courier New" w:cs="Courier New"/>
          <w:color w:val="0070C0"/>
          <w:sz w:val="20"/>
          <w:szCs w:val="20"/>
        </w:rPr>
        <w:t xml:space="preserve"> 1 [Quercus </w:t>
      </w:r>
      <w:proofErr w:type="spellStart"/>
      <w:r w:rsidRPr="002B0DEA">
        <w:rPr>
          <w:rFonts w:ascii="Courier New" w:eastAsia="Times New Roman" w:hAnsi="Courier New" w:cs="Courier New"/>
          <w:color w:val="0070C0"/>
          <w:sz w:val="20"/>
          <w:szCs w:val="20"/>
        </w:rPr>
        <w:t>suber</w:t>
      </w:r>
      <w:proofErr w:type="spellEnd"/>
      <w:r w:rsidRPr="002B0DEA">
        <w:rPr>
          <w:rFonts w:ascii="Courier New" w:eastAsia="Times New Roman" w:hAnsi="Courier New" w:cs="Courier New"/>
          <w:color w:val="0070C0"/>
          <w:sz w:val="20"/>
          <w:szCs w:val="20"/>
        </w:rPr>
        <w:t>]</w:t>
      </w:r>
    </w:p>
    <w:p w14:paraId="1B675F42"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PLRPGKGSTGTKCMVKANHFFAELPDKDLHQYDVSITPEVTSRGVNRAVMEQLVKLYKETHLGKRLPAYD</w:t>
      </w:r>
    </w:p>
    <w:p w14:paraId="67BE1DD2"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KSLYTAGPLPFLSKEFKIPLIDEDDGSGGQRREREFKVVIKLAARADLHHLGLFLQGRQADAPQEALQ</w:t>
      </w:r>
    </w:p>
    <w:p w14:paraId="038AFFFF"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LDIVLRELPTTRYCPVGRSFYSPDLGRRQPLGEGLESWRGFYQSIRPTQMGLSLNIDMSSTAFIEPLPV</w:t>
      </w:r>
    </w:p>
    <w:p w14:paraId="068B9309"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IEFVTQLLNRDVTSRPLSDADRVKIKKALRGVKVEVTHRGNMRRKYRISGLTSQATRELTFPVDERGTMK</w:t>
      </w:r>
    </w:p>
    <w:p w14:paraId="339478FE"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SVVEYFYETYGFAIQHTQWPCLQVGNQQRPNYLPMEVCKIVEGQRYSKRLNERQITALLKVTCQRPQERE</w:t>
      </w:r>
    </w:p>
    <w:p w14:paraId="61F26F01"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lastRenderedPageBreak/>
        <w:t>RDIMQTVEHNAYHNDPYAKEFGIKISERLASVEARILPAPWLKYHDTGREKDCLPQVGQWNMMNKKMVNG</w:t>
      </w:r>
    </w:p>
    <w:p w14:paraId="2C996530"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TVNNWICINFSRNVQDSVARGFCYELAQMCYISGMAFNPEPVLPPLSARPDQVERVLKTRYHDAMTKIQ</w:t>
      </w:r>
    </w:p>
    <w:p w14:paraId="13CBA487"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PQGKELDLLIVILPDNNGSLYGDLKRICETDLGLVSQCCLTKHVFRMSKQYLANVALKINVKVGGRNTVL</w:t>
      </w:r>
    </w:p>
    <w:p w14:paraId="06738A77"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DALSRRIPLVSDRPTIIFGADVTHPHPGEDSSPSIAAVVASQDWPEVTKYAGLVCAQAHRQELIQDLFK</w:t>
      </w:r>
    </w:p>
    <w:p w14:paraId="1993AC48"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TWQDPVRGTVSGGMIKELLISFRRATGQKPKRIIFYRDGVSEGQFYQVLLYELDAIRKACASLEPNYQPP</w:t>
      </w:r>
    </w:p>
    <w:p w14:paraId="514510B6"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TFVVVQKRHHTRLFANNHHDRNAVDKSGNILPGTVVDSKICHPTEFDFYLCSHAGIQGTSRPAHYHVLW</w:t>
      </w:r>
    </w:p>
    <w:p w14:paraId="619EE5B0"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DENKFTADGLQSLTNNLCYTYARCTRSVSIVPPAYYAHLAAFRARFYMEPETSDSGSMTSGAAAGRGMGG</w:t>
      </w:r>
    </w:p>
    <w:p w14:paraId="27DE8D65"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AGPRSTRPPGANAAVRPLPALKENVKRVMFY</w:t>
      </w:r>
    </w:p>
    <w:p w14:paraId="7FB7C135" w14:textId="775F700A" w:rsidR="002B0DEA" w:rsidRPr="002B0DEA" w:rsidRDefault="002B0DEA" w:rsidP="00E71520">
      <w:pPr>
        <w:pStyle w:val="HTMLPreformatted"/>
        <w:rPr>
          <w:color w:val="0070C0"/>
        </w:rPr>
      </w:pPr>
    </w:p>
    <w:p w14:paraId="1916F594" w14:textId="27B85636"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 xml:space="preserve">&gt;Peach XP_007210410.1:201-1068 protein </w:t>
      </w:r>
      <w:proofErr w:type="spellStart"/>
      <w:r w:rsidRPr="002B0DEA">
        <w:rPr>
          <w:rFonts w:ascii="Courier New" w:eastAsia="Times New Roman" w:hAnsi="Courier New" w:cs="Courier New"/>
          <w:color w:val="0070C0"/>
          <w:sz w:val="20"/>
          <w:szCs w:val="20"/>
        </w:rPr>
        <w:t>argonaute</w:t>
      </w:r>
      <w:proofErr w:type="spellEnd"/>
      <w:r w:rsidRPr="002B0DEA">
        <w:rPr>
          <w:rFonts w:ascii="Courier New" w:eastAsia="Times New Roman" w:hAnsi="Courier New" w:cs="Courier New"/>
          <w:color w:val="0070C0"/>
          <w:sz w:val="20"/>
          <w:szCs w:val="20"/>
        </w:rPr>
        <w:t xml:space="preserve"> 1 [Prunus </w:t>
      </w:r>
      <w:proofErr w:type="spellStart"/>
      <w:r w:rsidRPr="002B0DEA">
        <w:rPr>
          <w:rFonts w:ascii="Courier New" w:eastAsia="Times New Roman" w:hAnsi="Courier New" w:cs="Courier New"/>
          <w:color w:val="0070C0"/>
          <w:sz w:val="20"/>
          <w:szCs w:val="20"/>
        </w:rPr>
        <w:t>persica</w:t>
      </w:r>
      <w:proofErr w:type="spellEnd"/>
      <w:r w:rsidRPr="002B0DEA">
        <w:rPr>
          <w:rFonts w:ascii="Courier New" w:eastAsia="Times New Roman" w:hAnsi="Courier New" w:cs="Courier New"/>
          <w:color w:val="0070C0"/>
          <w:sz w:val="20"/>
          <w:szCs w:val="20"/>
        </w:rPr>
        <w:t>]</w:t>
      </w:r>
    </w:p>
    <w:p w14:paraId="20D7EEE8"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PLRPGKGSTGIRCTVKANHFFAELPDKDLHQYDVTITPEVTSRGVNRAVMEQLVKLYRESHLGKRLPAYD</w:t>
      </w:r>
    </w:p>
    <w:p w14:paraId="16F50058"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RKSLYTAGPLPFLSKEFKIILIDEDDGPGGQRREREFRVVIKFAARADLHHLGLFLQGRQADAPQEALQ</w:t>
      </w:r>
    </w:p>
    <w:p w14:paraId="501ADD13"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LDIVLRELPTSRYCPVGRSFYAPDLGRRQSLGEGLESWRGFYQSIRPTQMGLSLNIDMSSTAFIEPLPV</w:t>
      </w:r>
    </w:p>
    <w:p w14:paraId="31A00914"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IEFVTQLLNRDVTHRPLSDSDRVKIKKALRGVKVEVTHRGNMRRKYRISGLTSQATRELTFPVDERGTMK</w:t>
      </w:r>
    </w:p>
    <w:p w14:paraId="638922AC"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SVVEYFYETYGFVIQHTQWPCLQVGNQQRPNYLPMEVCKIVEGQRYSKRLNERQITALLKVTCQRPHDRE</w:t>
      </w:r>
    </w:p>
    <w:p w14:paraId="1F041B98"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QDIMRTVRHNAYHEDPYAKEFGIKISENLAQVEARILPPPWLKYHDTGREKDCLPQVGQWNMMNKKMVNG</w:t>
      </w:r>
    </w:p>
    <w:p w14:paraId="7BA35A66"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GKVNNWICINFSRNVQDSVARGFCSELAQMCYISGMAFNPEPVLPPISARPDQVEKVLKTRYHDAMTKLR</w:t>
      </w:r>
    </w:p>
    <w:p w14:paraId="44D0067F"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QGKELDLLVVILPDNNGSLYGDLKRICETDLGLVSQCCLTKHVFRMSKQYLANVALKINVKVGGRNTVL</w:t>
      </w:r>
    </w:p>
    <w:p w14:paraId="7B961152"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DALSRRIPLVSDRPTIIFGADVTHPHPGEDSSPSIAAVVASQDWPEITKYAGLVCAQAHRQELIQDLFK</w:t>
      </w:r>
    </w:p>
    <w:p w14:paraId="4723792A"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TWQDPARGTVSGGMIKELLISFRRATGQKPQRIIFYRDGVSEGQFYQVLLYELDAIRKACASLEPNYQPP</w:t>
      </w:r>
    </w:p>
    <w:p w14:paraId="36EC1C32"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VTFVVVQKRHHTRLFANNHHDRNTVDRSGNILPGTVVDSKICHPTEFDFYLCSHAGIQGTSRPAHYHVLW</w:t>
      </w:r>
    </w:p>
    <w:p w14:paraId="1B027F23" w14:textId="77777777" w:rsidR="002B0DEA" w:rsidRPr="002B0DEA" w:rsidRDefault="002B0DEA" w:rsidP="002B0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DENKFTADALQSLTNNLCYTYARCTRSVSIVPPAYYAHLAAFRARFYMEPETSDSGSMTSGAPGRGGMGA</w:t>
      </w:r>
    </w:p>
    <w:p w14:paraId="235A1443" w14:textId="6075FC88" w:rsidR="002B0DEA" w:rsidRPr="00E321F5" w:rsidRDefault="002B0DEA" w:rsidP="00E321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70C0"/>
          <w:sz w:val="20"/>
          <w:szCs w:val="20"/>
        </w:rPr>
      </w:pPr>
      <w:r w:rsidRPr="002B0DEA">
        <w:rPr>
          <w:rFonts w:ascii="Courier New" w:eastAsia="Times New Roman" w:hAnsi="Courier New" w:cs="Courier New"/>
          <w:color w:val="0070C0"/>
          <w:sz w:val="20"/>
          <w:szCs w:val="20"/>
        </w:rPr>
        <w:t>RSTRAPGANAAVRPLPALKENVKRVMFY</w:t>
      </w:r>
    </w:p>
    <w:p w14:paraId="4525B92E" w14:textId="77777777" w:rsidR="00E321F5" w:rsidRDefault="00E321F5" w:rsidP="002B0D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hAnsiTheme="minorHAnsi" w:cstheme="minorHAnsi"/>
          <w:color w:val="0070C0"/>
          <w:sz w:val="24"/>
          <w:szCs w:val="24"/>
        </w:rPr>
      </w:pPr>
    </w:p>
    <w:p w14:paraId="73974BF9" w14:textId="14A756AA" w:rsidR="005410C7" w:rsidRDefault="005410C7" w:rsidP="00E321F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color w:val="0070C0"/>
          <w:sz w:val="24"/>
          <w:szCs w:val="24"/>
        </w:rPr>
      </w:pPr>
      <w:r w:rsidRPr="005410C7">
        <w:rPr>
          <w:rFonts w:asciiTheme="minorHAnsi" w:hAnsiTheme="minorHAnsi" w:cstheme="minorHAnsi"/>
          <w:b/>
          <w:color w:val="0070C0"/>
          <w:sz w:val="24"/>
          <w:szCs w:val="24"/>
        </w:rPr>
        <w:t>Alignment</w:t>
      </w:r>
      <w:r>
        <w:rPr>
          <w:rFonts w:asciiTheme="minorHAnsi" w:hAnsiTheme="minorHAnsi" w:cstheme="minorHAnsi"/>
          <w:color w:val="0070C0"/>
          <w:sz w:val="24"/>
          <w:szCs w:val="24"/>
        </w:rPr>
        <w:t>:</w:t>
      </w:r>
      <w:r>
        <w:rPr>
          <w:rFonts w:asciiTheme="minorHAnsi" w:hAnsiTheme="minorHAnsi" w:cstheme="minorHAnsi"/>
          <w:color w:val="0070C0"/>
          <w:sz w:val="24"/>
          <w:szCs w:val="24"/>
        </w:rPr>
        <w:br/>
        <w:t>(</w:t>
      </w:r>
      <w:r w:rsidRPr="005410C7">
        <w:rPr>
          <w:rFonts w:asciiTheme="minorHAnsi" w:hAnsiTheme="minorHAnsi" w:cstheme="minorHAnsi"/>
          <w:color w:val="0070C0"/>
          <w:sz w:val="24"/>
          <w:szCs w:val="24"/>
        </w:rPr>
        <w:t>Obtained using MUSCLE version 3.8 at EBI</w:t>
      </w:r>
      <w:r>
        <w:rPr>
          <w:rFonts w:asciiTheme="minorHAnsi" w:hAnsiTheme="minorHAnsi" w:cstheme="minorHAnsi"/>
          <w:color w:val="0070C0"/>
          <w:sz w:val="24"/>
          <w:szCs w:val="24"/>
        </w:rPr>
        <w:t>)</w:t>
      </w:r>
    </w:p>
    <w:p w14:paraId="27B62E12" w14:textId="77777777" w:rsidR="00E321F5" w:rsidRPr="00E321F5" w:rsidRDefault="00E321F5" w:rsidP="00E321F5">
      <w:pPr>
        <w:pStyle w:val="HTMLPreformatted"/>
        <w:rPr>
          <w:color w:val="0070C0"/>
          <w:sz w:val="19"/>
          <w:szCs w:val="19"/>
        </w:rPr>
      </w:pPr>
      <w:r w:rsidRPr="00E321F5">
        <w:rPr>
          <w:color w:val="0070C0"/>
          <w:sz w:val="19"/>
          <w:szCs w:val="19"/>
        </w:rPr>
        <w:t>CLUSTAL multiple sequence alignment by MUSCLE (3.8)</w:t>
      </w:r>
    </w:p>
    <w:p w14:paraId="3BA69626" w14:textId="72B46FE0" w:rsidR="00E321F5" w:rsidRDefault="00E321F5" w:rsidP="00E321F5">
      <w:pPr>
        <w:pStyle w:val="HTMLPreformatted"/>
        <w:rPr>
          <w:color w:val="0070C0"/>
          <w:sz w:val="19"/>
          <w:szCs w:val="19"/>
        </w:rPr>
      </w:pPr>
    </w:p>
    <w:p w14:paraId="0F34E674" w14:textId="77777777" w:rsidR="00774227" w:rsidRPr="00E321F5" w:rsidRDefault="00774227" w:rsidP="00E321F5">
      <w:pPr>
        <w:pStyle w:val="HTMLPreformatted"/>
        <w:rPr>
          <w:color w:val="0070C0"/>
          <w:sz w:val="19"/>
          <w:szCs w:val="19"/>
        </w:rPr>
      </w:pPr>
    </w:p>
    <w:p w14:paraId="00DAFA23"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PRRPNLGREGRPIVLRANHFQVTMPRGYVHHYDINIQPDKCPRKVNREIIETMVHAYSKI</w:t>
      </w:r>
    </w:p>
    <w:p w14:paraId="6BBACB62"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PLRPGKGSYGRKTLVKANHFFAELPKKDLHQYDVTITPEVTSRGVNRAVMEQLVRLYRDS</w:t>
      </w:r>
    </w:p>
    <w:p w14:paraId="7819510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PLRPGKGSYGTKCIVKANHFFAELPNKDLHQYDVTITPEVTSRGVNRAVMEELVRLYRES</w:t>
      </w:r>
    </w:p>
    <w:p w14:paraId="7E478563" w14:textId="77777777" w:rsidR="00E321F5" w:rsidRPr="00E321F5" w:rsidRDefault="00E321F5" w:rsidP="00E321F5">
      <w:pPr>
        <w:pStyle w:val="HTMLPreformatted"/>
        <w:rPr>
          <w:color w:val="0070C0"/>
          <w:sz w:val="19"/>
          <w:szCs w:val="19"/>
        </w:rPr>
      </w:pPr>
      <w:r w:rsidRPr="00E321F5">
        <w:rPr>
          <w:color w:val="0070C0"/>
          <w:sz w:val="19"/>
          <w:szCs w:val="19"/>
        </w:rPr>
        <w:t>Peanut              PLRPGKGSYGTKCIVKANHFFAELPNKDLHQYDVTITPEVTSRGVNRAVMEELVRLYRES</w:t>
      </w:r>
    </w:p>
    <w:p w14:paraId="18D5182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PLRPGKGSTGKRCIVKANHFIAELPKKDLHQYDVTITPEVTSRGVNRAVMEQLVRLYRDS</w:t>
      </w:r>
    </w:p>
    <w:p w14:paraId="420D883C" w14:textId="77777777" w:rsidR="00E321F5" w:rsidRPr="00E321F5" w:rsidRDefault="00E321F5" w:rsidP="00E321F5">
      <w:pPr>
        <w:pStyle w:val="HTMLPreformatted"/>
        <w:rPr>
          <w:color w:val="0070C0"/>
          <w:sz w:val="19"/>
          <w:szCs w:val="19"/>
        </w:rPr>
      </w:pPr>
      <w:r w:rsidRPr="00E321F5">
        <w:rPr>
          <w:color w:val="0070C0"/>
          <w:sz w:val="19"/>
          <w:szCs w:val="19"/>
        </w:rPr>
        <w:t>Chickpea            PLRPGKGSCGRKCVVKANHFFAELPNKDLHQYDVTITPEVTSRGVNRAVMEQLVRLYRES</w:t>
      </w:r>
    </w:p>
    <w:p w14:paraId="1C303260"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PLRPGKGSYGTKCIVKANHFFAELPNKDLHQYDVTITPEVTSRGVNRAVMEQLVRLYRES</w:t>
      </w:r>
    </w:p>
    <w:p w14:paraId="000958C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PLRPGKGSYGTRCIVKANHFFAELPNKDLHQYDVTITPEVPSRGVNRAVMEQLVRLYRES</w:t>
      </w:r>
    </w:p>
    <w:p w14:paraId="019FA436"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PLRPGKGSYGIKCIVKANHFFAELPNKDLHQYDVTITPEVTSRGVNRAVMEQLVKLYRES</w:t>
      </w:r>
    </w:p>
    <w:p w14:paraId="646B5DE5" w14:textId="77777777" w:rsidR="00E321F5" w:rsidRPr="00E321F5" w:rsidRDefault="00E321F5" w:rsidP="00E321F5">
      <w:pPr>
        <w:pStyle w:val="HTMLPreformatted"/>
        <w:rPr>
          <w:color w:val="0070C0"/>
          <w:sz w:val="19"/>
          <w:szCs w:val="19"/>
        </w:rPr>
      </w:pPr>
      <w:r w:rsidRPr="00E321F5">
        <w:rPr>
          <w:color w:val="0070C0"/>
          <w:sz w:val="19"/>
          <w:szCs w:val="19"/>
        </w:rPr>
        <w:t>Soybean             PLRPGKGSYGTKCVVKANHFFAELPNKDLHQYDVTITPEVTSRGVNRAVMEQLVRLYRES</w:t>
      </w:r>
    </w:p>
    <w:p w14:paraId="05FDFD1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PLRPGKGSYGIKCIVKANHFFAELPNKDLHQYDVTITPEVTSRGVNRAVMEQLVRLYRES</w:t>
      </w:r>
    </w:p>
    <w:p w14:paraId="7BE42569"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PLRPGKGSYGIKCIVKANHFFAELPNKDLHQYDVTITPEVTSRGVNRAVMEQLVRLYRES</w:t>
      </w:r>
    </w:p>
    <w:p w14:paraId="7A7C3237" w14:textId="77777777" w:rsidR="00E321F5" w:rsidRPr="00E321F5" w:rsidRDefault="00E321F5" w:rsidP="00E321F5">
      <w:pPr>
        <w:pStyle w:val="HTMLPreformatted"/>
        <w:rPr>
          <w:color w:val="0070C0"/>
          <w:sz w:val="19"/>
          <w:szCs w:val="19"/>
        </w:rPr>
      </w:pPr>
      <w:r w:rsidRPr="00E321F5">
        <w:rPr>
          <w:color w:val="0070C0"/>
          <w:sz w:val="19"/>
          <w:szCs w:val="19"/>
        </w:rPr>
        <w:t>Peach               PLRPGKGSTGIRCTVKANHFFAELPDKDLHQYDVTITPEVTSRGVNRAVMEQLVKLYRES</w:t>
      </w:r>
    </w:p>
    <w:p w14:paraId="099F589A"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PLRPGKGSTGIRCIVKANHFFAELPDKDLHQYDVTITPEVTSRGVNRAVMEQLVKLYRES</w:t>
      </w:r>
    </w:p>
    <w:p w14:paraId="4116BFB9"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PLRPGKGSTGTKCMVKANHFFAELPDKDLHQYDVSITPEVTSRGVNRAVMEQLVKLYKET</w:t>
      </w:r>
    </w:p>
    <w:p w14:paraId="20C5E364" w14:textId="77777777" w:rsidR="00E321F5" w:rsidRPr="00E321F5" w:rsidRDefault="00E321F5" w:rsidP="00E321F5">
      <w:pPr>
        <w:pStyle w:val="HTMLPreformatted"/>
        <w:rPr>
          <w:color w:val="0070C0"/>
          <w:sz w:val="19"/>
          <w:szCs w:val="19"/>
        </w:rPr>
      </w:pPr>
      <w:r w:rsidRPr="00E321F5">
        <w:rPr>
          <w:color w:val="0070C0"/>
          <w:sz w:val="19"/>
          <w:szCs w:val="19"/>
        </w:rPr>
        <w:t xml:space="preserve">                    * **. *  *    :.**** . :*   :*:**:.* *:  .* *** ::* :*. * . </w:t>
      </w:r>
    </w:p>
    <w:p w14:paraId="62B13C3B" w14:textId="77777777" w:rsidR="00E321F5" w:rsidRPr="00E321F5" w:rsidRDefault="00E321F5" w:rsidP="00E321F5">
      <w:pPr>
        <w:pStyle w:val="HTMLPreformatted"/>
        <w:rPr>
          <w:color w:val="0070C0"/>
          <w:sz w:val="19"/>
          <w:szCs w:val="19"/>
        </w:rPr>
      </w:pPr>
    </w:p>
    <w:p w14:paraId="44609985"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FGVLKPVFDGRNNLYTRDPLPIGNERLELEVTLPGEG------KDRIFRVTIKWQAQVS</w:t>
      </w:r>
    </w:p>
    <w:p w14:paraId="48EE675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HLGKRLPAYDGRKSLYTAGPLPFISKDFRITLVDEDDG-SGGQRRDREFKVVIKLAARAD</w:t>
      </w:r>
    </w:p>
    <w:p w14:paraId="7CFF879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HLGKRLPAYDGRKSLYTAGPLPFVSKEFRIMLIDEDDG-TGAQRREREFKVVIKLAARAD</w:t>
      </w:r>
    </w:p>
    <w:p w14:paraId="72027A68" w14:textId="77777777" w:rsidR="00E321F5" w:rsidRPr="00E321F5" w:rsidRDefault="00E321F5" w:rsidP="00E321F5">
      <w:pPr>
        <w:pStyle w:val="HTMLPreformatted"/>
        <w:rPr>
          <w:color w:val="0070C0"/>
          <w:sz w:val="19"/>
          <w:szCs w:val="19"/>
        </w:rPr>
      </w:pPr>
      <w:r w:rsidRPr="00E321F5">
        <w:rPr>
          <w:color w:val="0070C0"/>
          <w:sz w:val="19"/>
          <w:szCs w:val="19"/>
        </w:rPr>
        <w:t>Peanut              HLGKRLPAYDGRKSLYTAGPLPFVSKEFRIMLIDEDDG-TGAQRREREFKVVIKLAARAD</w:t>
      </w:r>
    </w:p>
    <w:p w14:paraId="641EE90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HLGKRLPAYDGRKSLYTAGPLPFISKDFRITLVDEDDG-SGSQRRDREFKVVIKLAARAD</w:t>
      </w:r>
    </w:p>
    <w:p w14:paraId="10DEBE7C" w14:textId="77777777" w:rsidR="00E321F5" w:rsidRPr="00E321F5" w:rsidRDefault="00E321F5" w:rsidP="00E321F5">
      <w:pPr>
        <w:pStyle w:val="HTMLPreformatted"/>
        <w:rPr>
          <w:color w:val="0070C0"/>
          <w:sz w:val="19"/>
          <w:szCs w:val="19"/>
        </w:rPr>
      </w:pPr>
      <w:r w:rsidRPr="00E321F5">
        <w:rPr>
          <w:color w:val="0070C0"/>
          <w:sz w:val="19"/>
          <w:szCs w:val="19"/>
        </w:rPr>
        <w:t>Chickpea            HLGKRLPAYDGRKSLYTAGPLPFISKDFRITLVDDDDG-TGGQRRDREFKVVIKLAARAD</w:t>
      </w:r>
    </w:p>
    <w:p w14:paraId="4C3E6813"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HLGKRLPAYDGRKSLYTAGALPFISKEFRITLIDDDEG-AGQQRRDREFKVVIKLAARAD</w:t>
      </w:r>
    </w:p>
    <w:p w14:paraId="112B7041"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HLGKRLPAYDGRKSLYTAGPLPFISKEFRITLIDDDEG-AGGQRRDREFKVVIKFAARAD</w:t>
      </w:r>
    </w:p>
    <w:p w14:paraId="4A7E2EC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HLGKRLPAYDGRKSLYTAGPLPFLSKEFRITLVDDDEG-AGGQRRDREFKVVIKLAARAD</w:t>
      </w:r>
    </w:p>
    <w:p w14:paraId="65D6495C" w14:textId="77777777" w:rsidR="00E321F5" w:rsidRPr="00E321F5" w:rsidRDefault="00E321F5" w:rsidP="00E321F5">
      <w:pPr>
        <w:pStyle w:val="HTMLPreformatted"/>
        <w:rPr>
          <w:color w:val="0070C0"/>
          <w:sz w:val="19"/>
          <w:szCs w:val="19"/>
        </w:rPr>
      </w:pPr>
      <w:r w:rsidRPr="00E321F5">
        <w:rPr>
          <w:color w:val="0070C0"/>
          <w:sz w:val="19"/>
          <w:szCs w:val="19"/>
        </w:rPr>
        <w:t>Soybean             HLGKRLPAYDGRKSLYTAGPLPFMSKEFRIVLADDDEG-AGGQRRDREFKVVIKLAARAD</w:t>
      </w:r>
    </w:p>
    <w:p w14:paraId="68C934EC" w14:textId="77777777" w:rsidR="00E321F5" w:rsidRPr="00E321F5" w:rsidRDefault="00E321F5" w:rsidP="00E321F5">
      <w:pPr>
        <w:pStyle w:val="HTMLPreformatted"/>
        <w:rPr>
          <w:color w:val="0070C0"/>
          <w:sz w:val="19"/>
          <w:szCs w:val="19"/>
        </w:rPr>
      </w:pPr>
      <w:proofErr w:type="spellStart"/>
      <w:r w:rsidRPr="00E321F5">
        <w:rPr>
          <w:color w:val="0070C0"/>
          <w:sz w:val="19"/>
          <w:szCs w:val="19"/>
        </w:rPr>
        <w:lastRenderedPageBreak/>
        <w:t>Tepary_bean</w:t>
      </w:r>
      <w:proofErr w:type="spellEnd"/>
      <w:r w:rsidRPr="00E321F5">
        <w:rPr>
          <w:color w:val="0070C0"/>
          <w:sz w:val="19"/>
          <w:szCs w:val="19"/>
        </w:rPr>
        <w:t xml:space="preserve">         HLGKRLPAYDGRKSLYTAGPLPFISKEFRITLIDDDEGAAGGQRRDREFKVVIKLAARAD</w:t>
      </w:r>
    </w:p>
    <w:p w14:paraId="0A002E29"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HLGKRLPAYDGRKSLYTAGPLPFISKEFRITLIDDDEGAAGGQRRDREFKVVIKLAARAD</w:t>
      </w:r>
    </w:p>
    <w:p w14:paraId="43F78800" w14:textId="77777777" w:rsidR="00E321F5" w:rsidRPr="00E321F5" w:rsidRDefault="00E321F5" w:rsidP="00E321F5">
      <w:pPr>
        <w:pStyle w:val="HTMLPreformatted"/>
        <w:rPr>
          <w:color w:val="0070C0"/>
          <w:sz w:val="19"/>
          <w:szCs w:val="19"/>
        </w:rPr>
      </w:pPr>
      <w:r w:rsidRPr="00E321F5">
        <w:rPr>
          <w:color w:val="0070C0"/>
          <w:sz w:val="19"/>
          <w:szCs w:val="19"/>
        </w:rPr>
        <w:t>Peach               HLGKRLPAYDGRKSLYTAGPLPFLSKEFKIILIDEDDG-PGGQRREREFRVVIKFAARAD</w:t>
      </w:r>
    </w:p>
    <w:p w14:paraId="0A294F2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HLGKRLPAYDGRKSLYTAGPLPFISKEFKITLIDEDDG-SGGQRREREFRVVIKLAARAD</w:t>
      </w:r>
    </w:p>
    <w:p w14:paraId="6DCF4FC1"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HLGKRLPAYDGRKSLYTAGPLPFLSKEFKIPLIDEDDG-SGGQRREREFKVVIKLAARAD</w:t>
      </w:r>
    </w:p>
    <w:p w14:paraId="45339A38" w14:textId="77777777" w:rsidR="00E321F5" w:rsidRPr="00E321F5" w:rsidRDefault="00E321F5" w:rsidP="00E321F5">
      <w:pPr>
        <w:pStyle w:val="HTMLPreformatted"/>
        <w:rPr>
          <w:color w:val="0070C0"/>
          <w:sz w:val="19"/>
          <w:szCs w:val="19"/>
        </w:rPr>
      </w:pPr>
      <w:r w:rsidRPr="00E321F5">
        <w:rPr>
          <w:color w:val="0070C0"/>
          <w:sz w:val="19"/>
          <w:szCs w:val="19"/>
        </w:rPr>
        <w:t xml:space="preserve">                     :*   *.:***:.*** ..**: .: : : :   .:*      .:* *.*.**  *...</w:t>
      </w:r>
    </w:p>
    <w:p w14:paraId="67B040F7" w14:textId="77777777" w:rsidR="00E321F5" w:rsidRPr="00E321F5" w:rsidRDefault="00E321F5" w:rsidP="00E321F5">
      <w:pPr>
        <w:pStyle w:val="HTMLPreformatted"/>
        <w:rPr>
          <w:color w:val="0070C0"/>
          <w:sz w:val="19"/>
          <w:szCs w:val="19"/>
        </w:rPr>
      </w:pPr>
    </w:p>
    <w:p w14:paraId="6FB92FC6"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LFNLEEALEGRTRQIPYDAILALDVVMRHLPSMTYTPVGRSFFSSPEGYYHPLGGGREVW</w:t>
      </w:r>
    </w:p>
    <w:p w14:paraId="2E6ABC49"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LHHLGLFLEGRQTDAPQEALQVLDIVLRELPTSRYCPVGRSFYSPDLGRRQPLGEGLESW</w:t>
      </w:r>
    </w:p>
    <w:p w14:paraId="4FC61203"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LHHLGLFLQGRQTDAPQEALQVLDIVLRELPTTRYCPVGRSFYSPDLGRRQPLGEGLESW</w:t>
      </w:r>
    </w:p>
    <w:p w14:paraId="7CADE097" w14:textId="77777777" w:rsidR="00E321F5" w:rsidRPr="00E321F5" w:rsidRDefault="00E321F5" w:rsidP="00E321F5">
      <w:pPr>
        <w:pStyle w:val="HTMLPreformatted"/>
        <w:rPr>
          <w:color w:val="0070C0"/>
          <w:sz w:val="19"/>
          <w:szCs w:val="19"/>
        </w:rPr>
      </w:pPr>
      <w:r w:rsidRPr="00E321F5">
        <w:rPr>
          <w:color w:val="0070C0"/>
          <w:sz w:val="19"/>
          <w:szCs w:val="19"/>
        </w:rPr>
        <w:t>Peanut              LHHLGLFLQGRQTDAPQEALQVLDIVLRELPTTRYSPVGRSFYSPDLGRRQPLGEGLESW</w:t>
      </w:r>
    </w:p>
    <w:p w14:paraId="358E0973"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LHHLGLFLEGRQTDAPQEALQVLDIVLRELPTSRYCPVGRSFYSPDLGRRQPLGEGLESW</w:t>
      </w:r>
    </w:p>
    <w:p w14:paraId="250D5FB7" w14:textId="77777777" w:rsidR="00E321F5" w:rsidRPr="00E321F5" w:rsidRDefault="00E321F5" w:rsidP="00E321F5">
      <w:pPr>
        <w:pStyle w:val="HTMLPreformatted"/>
        <w:rPr>
          <w:color w:val="0070C0"/>
          <w:sz w:val="19"/>
          <w:szCs w:val="19"/>
        </w:rPr>
      </w:pPr>
      <w:r w:rsidRPr="00E321F5">
        <w:rPr>
          <w:color w:val="0070C0"/>
          <w:sz w:val="19"/>
          <w:szCs w:val="19"/>
        </w:rPr>
        <w:t>Chickpea            LHHLGLFLEGRQTDAPQEALQVLDIVLRELPTTRYCPVGRSFYSPDLGRRQPLGEGLESW</w:t>
      </w:r>
    </w:p>
    <w:p w14:paraId="0D1DA84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LHHLGLFLQGRQTDAPQEALQVLDIVLRELPTTRYCPVGRSFYSPDLGRRQPLGEGLESW</w:t>
      </w:r>
    </w:p>
    <w:p w14:paraId="45CD797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LHHLGLFLQGRQTDAPQEALQVLDIVLRELPTTRYCPVGRSFYSPDLGRRQPLGEGLESW</w:t>
      </w:r>
    </w:p>
    <w:p w14:paraId="76BABE79"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LHHLGLFLQGRQTDAPQEALQVLDIVLRELPTTRYCPVGRSFYSPDLGRRQPLGDGLESW</w:t>
      </w:r>
    </w:p>
    <w:p w14:paraId="752A10C7" w14:textId="77777777" w:rsidR="00E321F5" w:rsidRPr="00E321F5" w:rsidRDefault="00E321F5" w:rsidP="00E321F5">
      <w:pPr>
        <w:pStyle w:val="HTMLPreformatted"/>
        <w:rPr>
          <w:color w:val="0070C0"/>
          <w:sz w:val="19"/>
          <w:szCs w:val="19"/>
        </w:rPr>
      </w:pPr>
      <w:r w:rsidRPr="00E321F5">
        <w:rPr>
          <w:color w:val="0070C0"/>
          <w:sz w:val="19"/>
          <w:szCs w:val="19"/>
        </w:rPr>
        <w:t>Soybean             LHHLGLFLQGRQTDAPQEALQVLDIVLRELPTTRYCPVGRSFYSPDLGRRQPLGEGLESW</w:t>
      </w:r>
    </w:p>
    <w:p w14:paraId="69D2A6F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LHHLGLFLQGKQTDAPQEALQVLDIVLRELPTTRYCPVGRSFYSPDLGRRQPLGEGLESW</w:t>
      </w:r>
    </w:p>
    <w:p w14:paraId="515D2C20"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LHHLGLFLQGRQTDAPQEALQVLDIVLRELPTTRYCPVGRSFYSPDLGRRQPLGEGLESW</w:t>
      </w:r>
    </w:p>
    <w:p w14:paraId="7E7296E5" w14:textId="77777777" w:rsidR="00E321F5" w:rsidRPr="00E321F5" w:rsidRDefault="00E321F5" w:rsidP="00E321F5">
      <w:pPr>
        <w:pStyle w:val="HTMLPreformatted"/>
        <w:rPr>
          <w:color w:val="0070C0"/>
          <w:sz w:val="19"/>
          <w:szCs w:val="19"/>
        </w:rPr>
      </w:pPr>
      <w:r w:rsidRPr="00E321F5">
        <w:rPr>
          <w:color w:val="0070C0"/>
          <w:sz w:val="19"/>
          <w:szCs w:val="19"/>
        </w:rPr>
        <w:t>Peach               LHHLGLFLQGRQADAPQEALQVLDIVLRELPTSRYCPVGRSFYAPDLGRRQSLGEGLESW</w:t>
      </w:r>
    </w:p>
    <w:p w14:paraId="0D13D624"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LHHLGLFLQGRQADAPQEALQVLDIVLRELPTTRYCPVGRSFYSPDLGRRQPLGEGLESW</w:t>
      </w:r>
    </w:p>
    <w:p w14:paraId="4D0ADBC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LHHLGLFLQGRQADAPQEALQVLDIVLRELPTTRYCPVGRSFYSPDLGRRQPLGEGLESW</w:t>
      </w:r>
    </w:p>
    <w:p w14:paraId="349F0E35" w14:textId="77777777" w:rsidR="00E321F5" w:rsidRPr="00E321F5" w:rsidRDefault="00E321F5" w:rsidP="00E321F5">
      <w:pPr>
        <w:pStyle w:val="HTMLPreformatted"/>
        <w:rPr>
          <w:color w:val="0070C0"/>
          <w:sz w:val="19"/>
          <w:szCs w:val="19"/>
        </w:rPr>
      </w:pPr>
      <w:r w:rsidRPr="00E321F5">
        <w:rPr>
          <w:color w:val="0070C0"/>
          <w:sz w:val="19"/>
          <w:szCs w:val="19"/>
        </w:rPr>
        <w:t xml:space="preserve">                    *.:*   *:*.  : * :*: .**:*:* **:  * ******::.  *  :.** * * *</w:t>
      </w:r>
    </w:p>
    <w:p w14:paraId="54F0CCB6" w14:textId="77777777" w:rsidR="00E321F5" w:rsidRPr="00E321F5" w:rsidRDefault="00E321F5" w:rsidP="00E321F5">
      <w:pPr>
        <w:pStyle w:val="HTMLPreformatted"/>
        <w:rPr>
          <w:color w:val="0070C0"/>
          <w:sz w:val="19"/>
          <w:szCs w:val="19"/>
        </w:rPr>
      </w:pPr>
    </w:p>
    <w:p w14:paraId="34EA4A91"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FGFHQSVRPSQWKMMLNIDVSATAFYKAQPVIDFMCEVLDIRDINEQRKPLTDSQRVKFT</w:t>
      </w:r>
    </w:p>
    <w:p w14:paraId="1B3B7E76"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RGFYQSIRPTQMGLSLNIDMSSTAFIEPLPVIEFVTQLLN-RDVSA--RPLSDADRVKIK</w:t>
      </w:r>
    </w:p>
    <w:p w14:paraId="546F29EA"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RGFYQSIRPTQMGLSLNIDMSSTAFIEPLPVIEFVTQLLN-RDVSS--RPLSDADRVKIK</w:t>
      </w:r>
    </w:p>
    <w:p w14:paraId="47A7E6ED" w14:textId="77777777" w:rsidR="00E321F5" w:rsidRPr="00E321F5" w:rsidRDefault="00E321F5" w:rsidP="00E321F5">
      <w:pPr>
        <w:pStyle w:val="HTMLPreformatted"/>
        <w:rPr>
          <w:color w:val="0070C0"/>
          <w:sz w:val="19"/>
          <w:szCs w:val="19"/>
        </w:rPr>
      </w:pPr>
      <w:r w:rsidRPr="00E321F5">
        <w:rPr>
          <w:color w:val="0070C0"/>
          <w:sz w:val="19"/>
          <w:szCs w:val="19"/>
        </w:rPr>
        <w:t>Peanut              RGFYQSIRPTQMGLSLNIDMSSTAFIEPLPVIEFVTQLLN-RDVST--RPLSDADRVKIK</w:t>
      </w:r>
    </w:p>
    <w:p w14:paraId="0F52E1A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RGFYQSIRPTQMGLSLNIDMSSTAFIEPLPVIEFVTQLLN-RDVSA--RPLSDADRVKIK</w:t>
      </w:r>
    </w:p>
    <w:p w14:paraId="79A85993" w14:textId="77777777" w:rsidR="00E321F5" w:rsidRPr="00E321F5" w:rsidRDefault="00E321F5" w:rsidP="00E321F5">
      <w:pPr>
        <w:pStyle w:val="HTMLPreformatted"/>
        <w:rPr>
          <w:color w:val="0070C0"/>
          <w:sz w:val="19"/>
          <w:szCs w:val="19"/>
        </w:rPr>
      </w:pPr>
      <w:r w:rsidRPr="00E321F5">
        <w:rPr>
          <w:color w:val="0070C0"/>
          <w:sz w:val="19"/>
          <w:szCs w:val="19"/>
        </w:rPr>
        <w:t>Chickpea            RGFYQSIRPTQMGLSLNIDMSSTAFIEPLPVIDFVTQLLN-RDVST--RPLSDADRVKIK</w:t>
      </w:r>
    </w:p>
    <w:p w14:paraId="4A81514A"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RGFYQSIRPTQMGLSLNIDMSSTAFIEPLPVIDFVTQLLN-RDVSS--RPLSDSDRVKIK</w:t>
      </w:r>
    </w:p>
    <w:p w14:paraId="5E186B82"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RGFYQSIRPTQMGLSLNIDMSSTAFIEPLPVIDFVTQLLN-RDVSS--RPLSDADRVKIK</w:t>
      </w:r>
    </w:p>
    <w:p w14:paraId="69E13C15"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RGFYQSIRPTQMGLSLNIDMSSTAFIEPLPVIDFVTQLLN-RDVST--RPLSDADRVKIK</w:t>
      </w:r>
    </w:p>
    <w:p w14:paraId="00CAD404" w14:textId="77777777" w:rsidR="00E321F5" w:rsidRPr="00E321F5" w:rsidRDefault="00E321F5" w:rsidP="00E321F5">
      <w:pPr>
        <w:pStyle w:val="HTMLPreformatted"/>
        <w:rPr>
          <w:color w:val="0070C0"/>
          <w:sz w:val="19"/>
          <w:szCs w:val="19"/>
        </w:rPr>
      </w:pPr>
      <w:r w:rsidRPr="00E321F5">
        <w:rPr>
          <w:color w:val="0070C0"/>
          <w:sz w:val="19"/>
          <w:szCs w:val="19"/>
        </w:rPr>
        <w:t>Soybean             RGFYQSIRPTQMGLSLNIDMSSTAFIEPLPVIDFVNQLLN-RDVSA--RPLSDADRVKIK</w:t>
      </w:r>
    </w:p>
    <w:p w14:paraId="00343D87"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RGFYQSIRPTQMGLSLNIDMSSTAFIEPLPVIDFVTQLLN-RDVSA--RPLSDADRVKIK</w:t>
      </w:r>
    </w:p>
    <w:p w14:paraId="6F290DA0"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RGFYQSIRPTQMGLSLNIDMSSTAFIEPLPVIDFVTQLLN-RDVSA--RPLSDADRVKIK</w:t>
      </w:r>
    </w:p>
    <w:p w14:paraId="14FCB790" w14:textId="77777777" w:rsidR="00E321F5" w:rsidRPr="00E321F5" w:rsidRDefault="00E321F5" w:rsidP="00E321F5">
      <w:pPr>
        <w:pStyle w:val="HTMLPreformatted"/>
        <w:rPr>
          <w:color w:val="0070C0"/>
          <w:sz w:val="19"/>
          <w:szCs w:val="19"/>
        </w:rPr>
      </w:pPr>
      <w:r w:rsidRPr="00E321F5">
        <w:rPr>
          <w:color w:val="0070C0"/>
          <w:sz w:val="19"/>
          <w:szCs w:val="19"/>
        </w:rPr>
        <w:t>Peach               RGFYQSIRPTQMGLSLNIDMSSTAFIEPLPVIEFVTQLLN-RDVTH--RPLSDSDRVKIK</w:t>
      </w:r>
    </w:p>
    <w:p w14:paraId="3E1AC3D6"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RGFYQSIRPTQMGLSLNIDMSSTAFIEPLPVIDFVNQLLN-RDVSS--RPLSDADRVKIK</w:t>
      </w:r>
    </w:p>
    <w:p w14:paraId="23D7CF3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RGFYQSIRPTQMGLSLNIDMSSTAFIEPLPVIEFVTQLLN-RDVTS--RPLSDADRVKIK</w:t>
      </w:r>
    </w:p>
    <w:p w14:paraId="293669F2" w14:textId="77777777" w:rsidR="00E321F5" w:rsidRPr="00E321F5" w:rsidRDefault="00E321F5" w:rsidP="00E321F5">
      <w:pPr>
        <w:pStyle w:val="HTMLPreformatted"/>
        <w:rPr>
          <w:color w:val="0070C0"/>
          <w:sz w:val="19"/>
          <w:szCs w:val="19"/>
        </w:rPr>
      </w:pPr>
      <w:r w:rsidRPr="00E321F5">
        <w:rPr>
          <w:color w:val="0070C0"/>
          <w:sz w:val="19"/>
          <w:szCs w:val="19"/>
        </w:rPr>
        <w:t xml:space="preserve">                     **:**:**:*  : ****:*:*** :. ***:*: ::*: **:.   .**:*::***:.</w:t>
      </w:r>
    </w:p>
    <w:p w14:paraId="278B3C63" w14:textId="77777777" w:rsidR="00E321F5" w:rsidRPr="00E321F5" w:rsidRDefault="00E321F5" w:rsidP="00E321F5">
      <w:pPr>
        <w:pStyle w:val="HTMLPreformatted"/>
        <w:rPr>
          <w:color w:val="0070C0"/>
          <w:sz w:val="19"/>
          <w:szCs w:val="19"/>
        </w:rPr>
      </w:pPr>
    </w:p>
    <w:p w14:paraId="239862C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KEIKGLKIEITHCGQMRRKYRVCNVTRRPAQMQSFPLQLENGQTVECTVAKYFLDKYRMK</w:t>
      </w:r>
    </w:p>
    <w:p w14:paraId="28124AB4"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KALRGIKVEVTHRGNMRRKYRIAGLTSQATRELTFPVD-ERGTMK--SVVEYFFETYGFV</w:t>
      </w:r>
    </w:p>
    <w:p w14:paraId="60C8B022"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KALRGIKVEVTHRGNMRRKYRISGLTSQATRELTFPVD-ERGTMK--SVVEYFSETYGFH</w:t>
      </w:r>
    </w:p>
    <w:p w14:paraId="0E19F2E7" w14:textId="77777777" w:rsidR="00E321F5" w:rsidRPr="00E321F5" w:rsidRDefault="00E321F5" w:rsidP="00E321F5">
      <w:pPr>
        <w:pStyle w:val="HTMLPreformatted"/>
        <w:rPr>
          <w:color w:val="0070C0"/>
          <w:sz w:val="19"/>
          <w:szCs w:val="19"/>
        </w:rPr>
      </w:pPr>
      <w:r w:rsidRPr="00E321F5">
        <w:rPr>
          <w:color w:val="0070C0"/>
          <w:sz w:val="19"/>
          <w:szCs w:val="19"/>
        </w:rPr>
        <w:t>Peanut              KALRGIKVEVTHRGNMRRKYRISGLTSQATRELTFPVD-ERGTMK--SVVEYFSETYGFH</w:t>
      </w:r>
    </w:p>
    <w:p w14:paraId="148846A3"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KALRGIKVEVTHRGNMRRKYRISGLTSQATRELTFPVD-ERGTMK--SVVEYFYETYGFS</w:t>
      </w:r>
    </w:p>
    <w:p w14:paraId="4B0A8FF7" w14:textId="77777777" w:rsidR="00E321F5" w:rsidRPr="00E321F5" w:rsidRDefault="00E321F5" w:rsidP="00E321F5">
      <w:pPr>
        <w:pStyle w:val="HTMLPreformatted"/>
        <w:rPr>
          <w:color w:val="0070C0"/>
          <w:sz w:val="19"/>
          <w:szCs w:val="19"/>
        </w:rPr>
      </w:pPr>
      <w:r w:rsidRPr="00E321F5">
        <w:rPr>
          <w:color w:val="0070C0"/>
          <w:sz w:val="19"/>
          <w:szCs w:val="19"/>
        </w:rPr>
        <w:t>Chickpea            KALRGIKVEVTHRGNMRRKYRISGLTSQATRELTFPVD-ERGTMK--SVVEYFYETYGFV</w:t>
      </w:r>
    </w:p>
    <w:p w14:paraId="6F41CBC6"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KALRGIKVEVTHRGNMRRKYRISGLTSQATRELTFPVD-ERGTMK--SVVEYFYETYGFV</w:t>
      </w:r>
    </w:p>
    <w:p w14:paraId="4A334AF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KALRGIKVEVTHRGNMRRKYRISGLTSQATRELTFPVD-ERGTMK--SVVEYFYDTYGFV</w:t>
      </w:r>
    </w:p>
    <w:p w14:paraId="2CD0A0A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KALRGIKVEVTHRGNMRRKYRISGLTSQATRELTFPVD-ERGTMK--SVVEYFYETYGFV</w:t>
      </w:r>
    </w:p>
    <w:p w14:paraId="5AB01137" w14:textId="77777777" w:rsidR="00E321F5" w:rsidRPr="00E321F5" w:rsidRDefault="00E321F5" w:rsidP="00E321F5">
      <w:pPr>
        <w:pStyle w:val="HTMLPreformatted"/>
        <w:rPr>
          <w:color w:val="0070C0"/>
          <w:sz w:val="19"/>
          <w:szCs w:val="19"/>
        </w:rPr>
      </w:pPr>
      <w:r w:rsidRPr="00E321F5">
        <w:rPr>
          <w:color w:val="0070C0"/>
          <w:sz w:val="19"/>
          <w:szCs w:val="19"/>
        </w:rPr>
        <w:t>Soybean             KALRGIKVEVTHRGNMRRKYRISGLTSQATRELTFPVD-ERGTMK--SVVEYFYETYGFV</w:t>
      </w:r>
    </w:p>
    <w:p w14:paraId="2F91500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KALRGIKVEVTHRGNMRRKYRISGLTSQATRELTFPVD-ERGTMK--SVVEYFYETYGFV</w:t>
      </w:r>
    </w:p>
    <w:p w14:paraId="74B92A8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KALRGIKVEVTHRGNMRRKYRISGLTSQATRELTFPVD-ERGTMK--SVVEYFYETYGFV</w:t>
      </w:r>
    </w:p>
    <w:p w14:paraId="7EA2AB5A" w14:textId="77777777" w:rsidR="00E321F5" w:rsidRPr="00E321F5" w:rsidRDefault="00E321F5" w:rsidP="00E321F5">
      <w:pPr>
        <w:pStyle w:val="HTMLPreformatted"/>
        <w:rPr>
          <w:color w:val="0070C0"/>
          <w:sz w:val="19"/>
          <w:szCs w:val="19"/>
        </w:rPr>
      </w:pPr>
      <w:r w:rsidRPr="00E321F5">
        <w:rPr>
          <w:color w:val="0070C0"/>
          <w:sz w:val="19"/>
          <w:szCs w:val="19"/>
        </w:rPr>
        <w:t>Peach               KALRGVKVEVTHRGNMRRKYRISGLTSQATRELTFPVD-ERGTMK--SVVEYFYETYGFV</w:t>
      </w:r>
    </w:p>
    <w:p w14:paraId="4194A231"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KALRGVKVEVTHRGNMRRKYRISGLTSQATRELTFPVD-ERGTMK--SVVEYFYETYGFV</w:t>
      </w:r>
    </w:p>
    <w:p w14:paraId="7E1F0D6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KALRGVKVEVTHRGNMRRKYRISGLTSQATRELTFPVD-ERGTMK--SVVEYFYETYGFA</w:t>
      </w:r>
    </w:p>
    <w:p w14:paraId="08536126" w14:textId="77777777" w:rsidR="00E321F5" w:rsidRPr="00E321F5" w:rsidRDefault="00E321F5" w:rsidP="00E321F5">
      <w:pPr>
        <w:pStyle w:val="HTMLPreformatted"/>
        <w:rPr>
          <w:color w:val="0070C0"/>
          <w:sz w:val="19"/>
          <w:szCs w:val="19"/>
        </w:rPr>
      </w:pPr>
      <w:r w:rsidRPr="00E321F5">
        <w:rPr>
          <w:color w:val="0070C0"/>
          <w:sz w:val="19"/>
          <w:szCs w:val="19"/>
        </w:rPr>
        <w:t xml:space="preserve">                    * :.*:*:*:** *:******:..:* ..:.  :**:: *.*     :*.:** :.* : </w:t>
      </w:r>
    </w:p>
    <w:p w14:paraId="01C2B22B" w14:textId="77777777" w:rsidR="00E321F5" w:rsidRPr="00E321F5" w:rsidRDefault="00E321F5" w:rsidP="00E321F5">
      <w:pPr>
        <w:pStyle w:val="HTMLPreformatted"/>
        <w:rPr>
          <w:color w:val="0070C0"/>
          <w:sz w:val="19"/>
          <w:szCs w:val="19"/>
        </w:rPr>
      </w:pPr>
    </w:p>
    <w:p w14:paraId="2539DA6A"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LRYPHLPCLQVGQEHKHTYLPLEVCNIVAGQRCIKKLTDMQTSTMIKATARSAPDREREI</w:t>
      </w:r>
    </w:p>
    <w:p w14:paraId="377CD03B"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IQHTQWPCLQVGNPQRPNYLPMEVCKIVEGQRYSKRLNERQITALLKVTCQRPLDRERDI</w:t>
      </w:r>
    </w:p>
    <w:p w14:paraId="4A4D28FF" w14:textId="77777777" w:rsidR="00E321F5" w:rsidRPr="00E321F5" w:rsidRDefault="00E321F5" w:rsidP="00E321F5">
      <w:pPr>
        <w:pStyle w:val="HTMLPreformatted"/>
        <w:rPr>
          <w:color w:val="0070C0"/>
          <w:sz w:val="19"/>
          <w:szCs w:val="19"/>
        </w:rPr>
      </w:pPr>
      <w:proofErr w:type="spellStart"/>
      <w:r w:rsidRPr="00E321F5">
        <w:rPr>
          <w:color w:val="0070C0"/>
          <w:sz w:val="19"/>
          <w:szCs w:val="19"/>
        </w:rPr>
        <w:lastRenderedPageBreak/>
        <w:t>Wild_peanut</w:t>
      </w:r>
      <w:proofErr w:type="spellEnd"/>
      <w:r w:rsidRPr="00E321F5">
        <w:rPr>
          <w:color w:val="0070C0"/>
          <w:sz w:val="19"/>
          <w:szCs w:val="19"/>
        </w:rPr>
        <w:t xml:space="preserve">         IQHTQWPCLQVGNTQRPNYLPMEVCKIVEGQRYSKRLNERQITALLKVTCQRPVERERDI</w:t>
      </w:r>
    </w:p>
    <w:p w14:paraId="0D2A9602" w14:textId="77777777" w:rsidR="00E321F5" w:rsidRPr="00E321F5" w:rsidRDefault="00E321F5" w:rsidP="00E321F5">
      <w:pPr>
        <w:pStyle w:val="HTMLPreformatted"/>
        <w:rPr>
          <w:color w:val="0070C0"/>
          <w:sz w:val="19"/>
          <w:szCs w:val="19"/>
        </w:rPr>
      </w:pPr>
      <w:r w:rsidRPr="00E321F5">
        <w:rPr>
          <w:color w:val="0070C0"/>
          <w:sz w:val="19"/>
          <w:szCs w:val="19"/>
        </w:rPr>
        <w:t>Peanut              IQHTQWPCLQVGNTQRPNYLPMEVCKIVEGQRYSKRLNERQITALLKVTCQRPVERERDI</w:t>
      </w:r>
    </w:p>
    <w:p w14:paraId="35C97643"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IQHTQWPCLQVGNTQRPNYLPMEVCKIVEGQRYSKRLNERQITALLKVTCQRPLDRERDI</w:t>
      </w:r>
    </w:p>
    <w:p w14:paraId="0CCAB046" w14:textId="77777777" w:rsidR="00E321F5" w:rsidRPr="00E321F5" w:rsidRDefault="00E321F5" w:rsidP="00E321F5">
      <w:pPr>
        <w:pStyle w:val="HTMLPreformatted"/>
        <w:rPr>
          <w:color w:val="0070C0"/>
          <w:sz w:val="19"/>
          <w:szCs w:val="19"/>
        </w:rPr>
      </w:pPr>
      <w:r w:rsidRPr="00E321F5">
        <w:rPr>
          <w:color w:val="0070C0"/>
          <w:sz w:val="19"/>
          <w:szCs w:val="19"/>
        </w:rPr>
        <w:t>Chickpea            IQHTQWPCLQVGNTQRPNYLPMEVCKIVEGQRYSKRLNERQITALLKVTCQRPLDRERDI</w:t>
      </w:r>
    </w:p>
    <w:p w14:paraId="56D92F4A"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IQHTQWPCLQVGNTQRPNYLPMEVCKIVEGQRYSKRLNERQITALLKVTCQRPVERERDI</w:t>
      </w:r>
    </w:p>
    <w:p w14:paraId="64F81D1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IQHTQWPCLQVGNTQRPNYLPMEVCKIVEGQRYSKRLNERQITALLKVTCQRPVERERDI</w:t>
      </w:r>
    </w:p>
    <w:p w14:paraId="1D82160A"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IQHTQWPCLQVGNTQRPNYLPMEVCKIVEGQRYSKRLNERQITALLKVTCQRPVERERDI</w:t>
      </w:r>
    </w:p>
    <w:p w14:paraId="22944711" w14:textId="77777777" w:rsidR="00E321F5" w:rsidRPr="00E321F5" w:rsidRDefault="00E321F5" w:rsidP="00E321F5">
      <w:pPr>
        <w:pStyle w:val="HTMLPreformatted"/>
        <w:rPr>
          <w:color w:val="0070C0"/>
          <w:sz w:val="19"/>
          <w:szCs w:val="19"/>
        </w:rPr>
      </w:pPr>
      <w:r w:rsidRPr="00E321F5">
        <w:rPr>
          <w:color w:val="0070C0"/>
          <w:sz w:val="19"/>
          <w:szCs w:val="19"/>
        </w:rPr>
        <w:t>Soybean             IQHTQWPCLQVGNTQRPNYLPMEVCKIVEGQRYSKRLNERQITALLKVTCQRPVERERDI</w:t>
      </w:r>
    </w:p>
    <w:p w14:paraId="2D770AF4"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IQHTQWPCLQVGNTQRPNYLPMEVCKIVEGQRYSKRLNERQITALLKVTCQRPVERERDI</w:t>
      </w:r>
    </w:p>
    <w:p w14:paraId="4AEBF9D2"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IQHTQWPCLQVGNTQRPNYLPMEVCKIVEGQRYSKRLNERQITALLKVTCQRPVERERDI</w:t>
      </w:r>
    </w:p>
    <w:p w14:paraId="59DBDC8E" w14:textId="77777777" w:rsidR="00E321F5" w:rsidRPr="00E321F5" w:rsidRDefault="00E321F5" w:rsidP="00E321F5">
      <w:pPr>
        <w:pStyle w:val="HTMLPreformatted"/>
        <w:rPr>
          <w:color w:val="0070C0"/>
          <w:sz w:val="19"/>
          <w:szCs w:val="19"/>
        </w:rPr>
      </w:pPr>
      <w:r w:rsidRPr="00E321F5">
        <w:rPr>
          <w:color w:val="0070C0"/>
          <w:sz w:val="19"/>
          <w:szCs w:val="19"/>
        </w:rPr>
        <w:t>Peach               IQHTQWPCLQVGNQQRPNYLPMEVCKIVEGQRYSKRLNERQITALLKVTCQRPHDREQDI</w:t>
      </w:r>
    </w:p>
    <w:p w14:paraId="62A929A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IQHTQWPCLQVGNQQRPNYLPMEVCKVVEGQRYSKRLNERQITALLKVTCQRPQERERDI</w:t>
      </w:r>
    </w:p>
    <w:p w14:paraId="0EB08F84"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IQHTQWPCLQVGNQQRPNYLPMEVCKIVEGQRYSKRLNERQITALLKVTCQRPQERERDI</w:t>
      </w:r>
    </w:p>
    <w:p w14:paraId="267E813D" w14:textId="77777777" w:rsidR="00E321F5" w:rsidRPr="00E321F5" w:rsidRDefault="00E321F5" w:rsidP="00E321F5">
      <w:pPr>
        <w:pStyle w:val="HTMLPreformatted"/>
        <w:rPr>
          <w:color w:val="0070C0"/>
          <w:sz w:val="19"/>
          <w:szCs w:val="19"/>
        </w:rPr>
      </w:pPr>
      <w:r w:rsidRPr="00E321F5">
        <w:rPr>
          <w:color w:val="0070C0"/>
          <w:sz w:val="19"/>
          <w:szCs w:val="19"/>
        </w:rPr>
        <w:t xml:space="preserve">                    :.:.: ******: :. .***:***::* ***  *.*.: * ::::*.*.. . :**.:*</w:t>
      </w:r>
    </w:p>
    <w:p w14:paraId="5E30C32C" w14:textId="77777777" w:rsidR="00E321F5" w:rsidRPr="00E321F5" w:rsidRDefault="00E321F5" w:rsidP="00E321F5">
      <w:pPr>
        <w:pStyle w:val="HTMLPreformatted"/>
        <w:rPr>
          <w:color w:val="0070C0"/>
          <w:sz w:val="19"/>
          <w:szCs w:val="19"/>
        </w:rPr>
      </w:pPr>
    </w:p>
    <w:p w14:paraId="0FBC49C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NNLVKRADFNNDSYVQEFGLTISNSMMEVRGRVLPPPKLQYGGRVSTGLTGQQLFPPQNK</w:t>
      </w:r>
    </w:p>
    <w:p w14:paraId="4567F6A5"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MQTVHHNAYHEDPYAKEFGIKISDRLAQVEARILPAPWLKYN---DTGREKDCL------</w:t>
      </w:r>
    </w:p>
    <w:p w14:paraId="406DE21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MQTVHHNAYDQDPYAKEFGIKISEKLAQVEARILPPPWLKYH---DTGREKDCL------</w:t>
      </w:r>
    </w:p>
    <w:p w14:paraId="5288925B" w14:textId="77777777" w:rsidR="00E321F5" w:rsidRPr="00E321F5" w:rsidRDefault="00E321F5" w:rsidP="00E321F5">
      <w:pPr>
        <w:pStyle w:val="HTMLPreformatted"/>
        <w:rPr>
          <w:color w:val="0070C0"/>
          <w:sz w:val="19"/>
          <w:szCs w:val="19"/>
        </w:rPr>
      </w:pPr>
      <w:r w:rsidRPr="00E321F5">
        <w:rPr>
          <w:color w:val="0070C0"/>
          <w:sz w:val="19"/>
          <w:szCs w:val="19"/>
        </w:rPr>
        <w:t>Peanut              MQTVHHNAYDQDPYAKEFGIKISEKLAQVEARILPPPWLKYH---DTGREKDCL------</w:t>
      </w:r>
    </w:p>
    <w:p w14:paraId="5C6397C1"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MQTVHHNAYHDDPYAKEFGIKISDKLAQVEARILPPPWLKYH---DTGKEKDCL------</w:t>
      </w:r>
    </w:p>
    <w:p w14:paraId="73C1BA20" w14:textId="77777777" w:rsidR="00E321F5" w:rsidRPr="00E321F5" w:rsidRDefault="00E321F5" w:rsidP="00E321F5">
      <w:pPr>
        <w:pStyle w:val="HTMLPreformatted"/>
        <w:rPr>
          <w:color w:val="0070C0"/>
          <w:sz w:val="19"/>
          <w:szCs w:val="19"/>
        </w:rPr>
      </w:pPr>
      <w:r w:rsidRPr="00E321F5">
        <w:rPr>
          <w:color w:val="0070C0"/>
          <w:sz w:val="19"/>
          <w:szCs w:val="19"/>
        </w:rPr>
        <w:t>Chickpea            MQTVHHNAYHEDPYAKEFGIKISEKLAQVEARILPAPWLKYH---DTGREKDCL------</w:t>
      </w:r>
    </w:p>
    <w:p w14:paraId="6A0E56DB"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MQTVHHNAYHDDPYAKEFGIKISEKLAQVEARILPPPWLKYH---DTGREKDCL------</w:t>
      </w:r>
    </w:p>
    <w:p w14:paraId="43270BD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MQTVHHNAYHEDPYAKEFGIKISEKLAQVEARILPAPWLKYH---DTGREKDCL------</w:t>
      </w:r>
    </w:p>
    <w:p w14:paraId="4BFF043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MQTVHHNAYHDDPYAKEFGIKISEKLAQVEARILPAPWLKYH---DTGREKDCL------</w:t>
      </w:r>
    </w:p>
    <w:p w14:paraId="115261AB" w14:textId="77777777" w:rsidR="00E321F5" w:rsidRPr="00E321F5" w:rsidRDefault="00E321F5" w:rsidP="00E321F5">
      <w:pPr>
        <w:pStyle w:val="HTMLPreformatted"/>
        <w:rPr>
          <w:color w:val="0070C0"/>
          <w:sz w:val="19"/>
          <w:szCs w:val="19"/>
        </w:rPr>
      </w:pPr>
      <w:r w:rsidRPr="00E321F5">
        <w:rPr>
          <w:color w:val="0070C0"/>
          <w:sz w:val="19"/>
          <w:szCs w:val="19"/>
        </w:rPr>
        <w:t>Soybean             MQTVHHNAYHEDPYAKEFGIKISEKLAQVEARILPAPWLKYH---DTGREKDCL------</w:t>
      </w:r>
    </w:p>
    <w:p w14:paraId="207997D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MQTVYHNAYHEDPYAKEFGIKISEKLAQVEARILPAPWLKYH---DTGREKDCL------</w:t>
      </w:r>
    </w:p>
    <w:p w14:paraId="73C3E2B5"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MQTVYHNAYHEDPYAQEFGIKISEKLAQVEARILPAPWLKYH---DTGREKDCL------</w:t>
      </w:r>
    </w:p>
    <w:p w14:paraId="3CDD2966" w14:textId="77777777" w:rsidR="00E321F5" w:rsidRPr="00E321F5" w:rsidRDefault="00E321F5" w:rsidP="00E321F5">
      <w:pPr>
        <w:pStyle w:val="HTMLPreformatted"/>
        <w:rPr>
          <w:color w:val="0070C0"/>
          <w:sz w:val="19"/>
          <w:szCs w:val="19"/>
        </w:rPr>
      </w:pPr>
      <w:r w:rsidRPr="00E321F5">
        <w:rPr>
          <w:color w:val="0070C0"/>
          <w:sz w:val="19"/>
          <w:szCs w:val="19"/>
        </w:rPr>
        <w:t>Peach               MRTVRHNAYHEDPYAKEFGIKISENLAQVEARILPPPWLKYH---DTGREKDCL------</w:t>
      </w:r>
    </w:p>
    <w:p w14:paraId="0B89FA69"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MQTVHHNAYGNDPYAKEFGIKISEKLASVEARILPAPWLKYH---DTGREKDCL------</w:t>
      </w:r>
    </w:p>
    <w:p w14:paraId="47584524"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MQTVEHNAYHNDPYAKEFGIKISERLASVEARILPAPWLKYH---DTGREKDCL------</w:t>
      </w:r>
    </w:p>
    <w:p w14:paraId="20615C5C" w14:textId="77777777" w:rsidR="00E321F5" w:rsidRPr="00E321F5" w:rsidRDefault="00E321F5" w:rsidP="00E321F5">
      <w:pPr>
        <w:pStyle w:val="HTMLPreformatted"/>
        <w:rPr>
          <w:color w:val="0070C0"/>
          <w:sz w:val="19"/>
          <w:szCs w:val="19"/>
        </w:rPr>
      </w:pPr>
      <w:r w:rsidRPr="00E321F5">
        <w:rPr>
          <w:color w:val="0070C0"/>
          <w:sz w:val="19"/>
          <w:szCs w:val="19"/>
        </w:rPr>
        <w:t xml:space="preserve">                     . * .  : :*.*.:***:.**: : .* .*:**.*.*:*    .**   : *      </w:t>
      </w:r>
    </w:p>
    <w:p w14:paraId="5220E693" w14:textId="77777777" w:rsidR="00E321F5" w:rsidRPr="00E321F5" w:rsidRDefault="00E321F5" w:rsidP="00E321F5">
      <w:pPr>
        <w:pStyle w:val="HTMLPreformatted"/>
        <w:rPr>
          <w:color w:val="0070C0"/>
          <w:sz w:val="19"/>
          <w:szCs w:val="19"/>
        </w:rPr>
      </w:pPr>
    </w:p>
    <w:p w14:paraId="533A753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VSLASPNQGVWDMRGKQFFTGVEIRIWAIACFAPQRTVREDALRNFTQQLQKISNDAGMP</w:t>
      </w:r>
    </w:p>
    <w:p w14:paraId="04B064DA"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PQVGQWNMMNKKMFNGGSVKYW--LCVNFSRTVQDSVARGFCYELAQMCYVSGME</w:t>
      </w:r>
    </w:p>
    <w:p w14:paraId="7E19C1C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PQVGQWNMMNKKMVNGGTVNHW--FCINFSRNVQDSVARTFCYELAQMCQVSGMA</w:t>
      </w:r>
    </w:p>
    <w:p w14:paraId="3D2CE808" w14:textId="77777777" w:rsidR="00E321F5" w:rsidRPr="00E321F5" w:rsidRDefault="00E321F5" w:rsidP="00E321F5">
      <w:pPr>
        <w:pStyle w:val="HTMLPreformatted"/>
        <w:rPr>
          <w:color w:val="0070C0"/>
          <w:sz w:val="19"/>
          <w:szCs w:val="19"/>
        </w:rPr>
      </w:pPr>
      <w:r w:rsidRPr="00E321F5">
        <w:rPr>
          <w:color w:val="0070C0"/>
          <w:sz w:val="19"/>
          <w:szCs w:val="19"/>
        </w:rPr>
        <w:t>Peanut              -----PQVGQWNMMNKKMVNGGTVNHW--FCINFSRNVQDSVARTFCYELAQMCQVSGMA</w:t>
      </w:r>
    </w:p>
    <w:p w14:paraId="7ECE5FD5"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PQVGQWNMMNKKMVNGGTVNNW--FCVNFSRNVQDSVARGFCSELAHMCYVSGMA</w:t>
      </w:r>
    </w:p>
    <w:p w14:paraId="4E3F61EB" w14:textId="77777777" w:rsidR="00E321F5" w:rsidRPr="00E321F5" w:rsidRDefault="00E321F5" w:rsidP="00E321F5">
      <w:pPr>
        <w:pStyle w:val="HTMLPreformatted"/>
        <w:rPr>
          <w:color w:val="0070C0"/>
          <w:sz w:val="19"/>
          <w:szCs w:val="19"/>
        </w:rPr>
      </w:pPr>
      <w:r w:rsidRPr="00E321F5">
        <w:rPr>
          <w:color w:val="0070C0"/>
          <w:sz w:val="19"/>
          <w:szCs w:val="19"/>
        </w:rPr>
        <w:t>Chickpea            -----PQVGQWNMMNKKMVNGGTVNNW--FCVNFSRNVQDSVARGFCCELAQMCYISGMA</w:t>
      </w:r>
    </w:p>
    <w:p w14:paraId="709C51C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PQVGQWNMMNKKMVNGGTVNNW--FCINFSRNVQDSVARGFCYELAQMCYISGMA</w:t>
      </w:r>
    </w:p>
    <w:p w14:paraId="37FB3915"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PQVGQWNMMNKKMVNGGTVNNW--FCINFSRNVQDSVARGFCYELAQMCYISGMA</w:t>
      </w:r>
    </w:p>
    <w:p w14:paraId="3BC9AE2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PQVGQWNMMNKKMVNGGTVNNW--FCVNFSRNVQDTVARGFCYELAQMCYISGMA</w:t>
      </w:r>
    </w:p>
    <w:p w14:paraId="432BBC21" w14:textId="77777777" w:rsidR="00E321F5" w:rsidRPr="00E321F5" w:rsidRDefault="00E321F5" w:rsidP="00E321F5">
      <w:pPr>
        <w:pStyle w:val="HTMLPreformatted"/>
        <w:rPr>
          <w:color w:val="0070C0"/>
          <w:sz w:val="19"/>
          <w:szCs w:val="19"/>
        </w:rPr>
      </w:pPr>
      <w:r w:rsidRPr="00E321F5">
        <w:rPr>
          <w:color w:val="0070C0"/>
          <w:sz w:val="19"/>
          <w:szCs w:val="19"/>
        </w:rPr>
        <w:t>Soybean             -----PQVGQWNMMNKKMVNGGTVNNW--FCINFSRNVQDSVARGFCYELAQMCYISGMA</w:t>
      </w:r>
    </w:p>
    <w:p w14:paraId="7FDD1846"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PQVGQWNMMNKKMVNGGTVNNW--FCINFSRSVQDSVARGFCYELAQMCYISGMA</w:t>
      </w:r>
    </w:p>
    <w:p w14:paraId="5FF930E9"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PQVGQWNMMNKKMVNGGTVNHW--FCINFSRSVQDSVARGFCYELAQMCYISGMA</w:t>
      </w:r>
    </w:p>
    <w:p w14:paraId="75D641AB" w14:textId="77777777" w:rsidR="00E321F5" w:rsidRPr="00E321F5" w:rsidRDefault="00E321F5" w:rsidP="00E321F5">
      <w:pPr>
        <w:pStyle w:val="HTMLPreformatted"/>
        <w:rPr>
          <w:color w:val="0070C0"/>
          <w:sz w:val="19"/>
          <w:szCs w:val="19"/>
        </w:rPr>
      </w:pPr>
      <w:r w:rsidRPr="00E321F5">
        <w:rPr>
          <w:color w:val="0070C0"/>
          <w:sz w:val="19"/>
          <w:szCs w:val="19"/>
        </w:rPr>
        <w:t>Peach               -----PQVGQWNMMNKKMVNGGKVNNW--ICINFSRNVQDSVARGFCSELAQMCYISGMA</w:t>
      </w:r>
    </w:p>
    <w:p w14:paraId="37A233F5"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PQVGQWNMMNKKMVNGGTVNNW--ICINFSRNVQDSVARGFCYELAQMCYISGMA</w:t>
      </w:r>
    </w:p>
    <w:p w14:paraId="64B01B23"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PQVGQWNMMNKKMVNGGTVNNW--ICINFSRNVQDSVARGFCYELAQMCYISGMA</w:t>
      </w:r>
    </w:p>
    <w:p w14:paraId="530E0573" w14:textId="77777777" w:rsidR="00E321F5" w:rsidRPr="00E321F5" w:rsidRDefault="00E321F5" w:rsidP="00E321F5">
      <w:pPr>
        <w:pStyle w:val="HTMLPreformatted"/>
        <w:rPr>
          <w:color w:val="0070C0"/>
          <w:sz w:val="19"/>
          <w:szCs w:val="19"/>
        </w:rPr>
      </w:pPr>
      <w:r w:rsidRPr="00E321F5">
        <w:rPr>
          <w:color w:val="0070C0"/>
          <w:sz w:val="19"/>
          <w:szCs w:val="19"/>
        </w:rPr>
        <w:t xml:space="preserve">                         *: * *:* .*::..*  :. *   *.  .*.*.: . * *  :* ::.  :** </w:t>
      </w:r>
    </w:p>
    <w:p w14:paraId="5BF3F0A8" w14:textId="77777777" w:rsidR="00E321F5" w:rsidRPr="00E321F5" w:rsidRDefault="00E321F5" w:rsidP="00E321F5">
      <w:pPr>
        <w:pStyle w:val="HTMLPreformatted"/>
        <w:rPr>
          <w:color w:val="0070C0"/>
          <w:sz w:val="19"/>
          <w:szCs w:val="19"/>
        </w:rPr>
      </w:pPr>
    </w:p>
    <w:p w14:paraId="38643BB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IIGQPCFCKYATGPDQVEPMF--RY----LKIT--FPGLQLVVVVLPGKT-PVYAEVKRV</w:t>
      </w:r>
    </w:p>
    <w:p w14:paraId="7854B246"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FNAEPVVPALTARPDQVEKVLKNRYHDAKSKMP-KDKELDLLIVILPDNNGSLYGDLKRI</w:t>
      </w:r>
    </w:p>
    <w:p w14:paraId="644827DB"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FNLDPVVPPVSARPDQVEKVLKTRYYDAKNKLP--GKDLDLLIVILPDNNGSLYGDLKRI</w:t>
      </w:r>
    </w:p>
    <w:p w14:paraId="3F2DE349" w14:textId="77777777" w:rsidR="00E321F5" w:rsidRPr="00E321F5" w:rsidRDefault="00E321F5" w:rsidP="00E321F5">
      <w:pPr>
        <w:pStyle w:val="HTMLPreformatted"/>
        <w:rPr>
          <w:color w:val="0070C0"/>
          <w:sz w:val="19"/>
          <w:szCs w:val="19"/>
        </w:rPr>
      </w:pPr>
      <w:r w:rsidRPr="00E321F5">
        <w:rPr>
          <w:color w:val="0070C0"/>
          <w:sz w:val="19"/>
          <w:szCs w:val="19"/>
        </w:rPr>
        <w:t>Peanut              FNLDPVVPPVSARPDQVEKVLKTRYYDAKNKLP--GKDLDLLIVILPDNNGSLYGDLKRI</w:t>
      </w:r>
    </w:p>
    <w:p w14:paraId="5E75427B"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FNPEPVVPPLSARPDQVEKVLKTRYHDAKNKLQ--GRELDLLIVILPDNNGSLYGDLKRI</w:t>
      </w:r>
    </w:p>
    <w:p w14:paraId="53845627" w14:textId="77777777" w:rsidR="00E321F5" w:rsidRPr="00E321F5" w:rsidRDefault="00E321F5" w:rsidP="00E321F5">
      <w:pPr>
        <w:pStyle w:val="HTMLPreformatted"/>
        <w:rPr>
          <w:color w:val="0070C0"/>
          <w:sz w:val="19"/>
          <w:szCs w:val="19"/>
        </w:rPr>
      </w:pPr>
      <w:r w:rsidRPr="00E321F5">
        <w:rPr>
          <w:color w:val="0070C0"/>
          <w:sz w:val="19"/>
          <w:szCs w:val="19"/>
        </w:rPr>
        <w:t>Chickpea            FNPEPVVPPLSARPDQVDKVLKTRYQDAKNKLQ--GRELDLLIVILPDNNGSLYGDLKRI</w:t>
      </w:r>
    </w:p>
    <w:p w14:paraId="16E9FE79"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FNPEPVVPPVSSRPDQVEKVLKTRYHDAKSKLQ--GRDLDLLIVILPDNNGSLYGDLKRI</w:t>
      </w:r>
    </w:p>
    <w:p w14:paraId="29D41571"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FNPEPVVPPLSARPDQVEKVLKTRYHDAKNKLQ--GRELDLLIVILPDNNGSLYGDLKRI</w:t>
      </w:r>
    </w:p>
    <w:p w14:paraId="48474D5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FNPEPVVPPVSARPDQVEKVLKTRYHDAKNKLQ--GRELDLLIVILPDNNGSLYGDLKRI</w:t>
      </w:r>
    </w:p>
    <w:p w14:paraId="726EF2C5" w14:textId="77777777" w:rsidR="00E321F5" w:rsidRPr="00E321F5" w:rsidRDefault="00E321F5" w:rsidP="00E321F5">
      <w:pPr>
        <w:pStyle w:val="HTMLPreformatted"/>
        <w:rPr>
          <w:color w:val="0070C0"/>
          <w:sz w:val="19"/>
          <w:szCs w:val="19"/>
        </w:rPr>
      </w:pPr>
      <w:r w:rsidRPr="00E321F5">
        <w:rPr>
          <w:color w:val="0070C0"/>
          <w:sz w:val="19"/>
          <w:szCs w:val="19"/>
        </w:rPr>
        <w:t>Soybean             FTPEPVVPPVSARPDQVEKVLKTRYHDAKNKLQ--GKELDLLIVILPDNNGSLYGDLKRI</w:t>
      </w:r>
    </w:p>
    <w:p w14:paraId="25646C8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FNPEPVVPPVSARPDQVEKVLKTRYHDAKNKLQ--GRELDLLIVILPDNNGSLYGDLKRI</w:t>
      </w:r>
    </w:p>
    <w:p w14:paraId="18A50FCD" w14:textId="77777777" w:rsidR="00E321F5" w:rsidRPr="00E321F5" w:rsidRDefault="00E321F5" w:rsidP="00E321F5">
      <w:pPr>
        <w:pStyle w:val="HTMLPreformatted"/>
        <w:rPr>
          <w:color w:val="0070C0"/>
          <w:sz w:val="19"/>
          <w:szCs w:val="19"/>
        </w:rPr>
      </w:pPr>
      <w:proofErr w:type="spellStart"/>
      <w:r w:rsidRPr="00E321F5">
        <w:rPr>
          <w:color w:val="0070C0"/>
          <w:sz w:val="19"/>
          <w:szCs w:val="19"/>
        </w:rPr>
        <w:lastRenderedPageBreak/>
        <w:t>Mung_bean</w:t>
      </w:r>
      <w:proofErr w:type="spellEnd"/>
      <w:r w:rsidRPr="00E321F5">
        <w:rPr>
          <w:color w:val="0070C0"/>
          <w:sz w:val="19"/>
          <w:szCs w:val="19"/>
        </w:rPr>
        <w:t xml:space="preserve">           FNPEPVVPPVSARPDQVEKVLKTRYHDAKNKLQ--GRELDLLIVILPDNNGSLYGDLKRI</w:t>
      </w:r>
    </w:p>
    <w:p w14:paraId="0F5BF641" w14:textId="77777777" w:rsidR="00E321F5" w:rsidRPr="00E321F5" w:rsidRDefault="00E321F5" w:rsidP="00E321F5">
      <w:pPr>
        <w:pStyle w:val="HTMLPreformatted"/>
        <w:rPr>
          <w:color w:val="0070C0"/>
          <w:sz w:val="19"/>
          <w:szCs w:val="19"/>
        </w:rPr>
      </w:pPr>
      <w:r w:rsidRPr="00E321F5">
        <w:rPr>
          <w:color w:val="0070C0"/>
          <w:sz w:val="19"/>
          <w:szCs w:val="19"/>
        </w:rPr>
        <w:t>Peach               FNPEPVLPPISARPDQVEKVLKTRYHDAMTKLRVQGKELDLLVVILPDNNGSLYGDLKRI</w:t>
      </w:r>
    </w:p>
    <w:p w14:paraId="5602D9BA"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FNPEPVLPPVSARPEQVEKVLKTRYHDAMTKLQ-QGKELDLLIVILPDNNGSLYGELKRI</w:t>
      </w:r>
    </w:p>
    <w:p w14:paraId="4667A4AA"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FNPEPVLPPLSARPDQVERVLKTRYHDAMTKIQPQGKELDLLIVILPDNNGSLYGDLKRI</w:t>
      </w:r>
    </w:p>
    <w:p w14:paraId="1124DD69" w14:textId="77777777" w:rsidR="00E321F5" w:rsidRPr="00E321F5" w:rsidRDefault="00E321F5" w:rsidP="00E321F5">
      <w:pPr>
        <w:pStyle w:val="HTMLPreformatted"/>
        <w:rPr>
          <w:color w:val="0070C0"/>
          <w:sz w:val="19"/>
          <w:szCs w:val="19"/>
        </w:rPr>
      </w:pPr>
      <w:r w:rsidRPr="00E321F5">
        <w:rPr>
          <w:color w:val="0070C0"/>
          <w:sz w:val="19"/>
          <w:szCs w:val="19"/>
        </w:rPr>
        <w:t xml:space="preserve">                    :  :* .   :: *:**: ::  **     *:      *:*::*:**.:. .:*.::**:</w:t>
      </w:r>
    </w:p>
    <w:p w14:paraId="4E4EBBD7" w14:textId="77777777" w:rsidR="00E321F5" w:rsidRPr="00E321F5" w:rsidRDefault="00E321F5" w:rsidP="00E321F5">
      <w:pPr>
        <w:pStyle w:val="HTMLPreformatted"/>
        <w:rPr>
          <w:color w:val="0070C0"/>
          <w:sz w:val="19"/>
          <w:szCs w:val="19"/>
        </w:rPr>
      </w:pPr>
    </w:p>
    <w:p w14:paraId="3D8917D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GDTVLGMATQCVQAKNVNKTSPQTLSNLCLKINVKLGGINSILVPSIR---PKVFNEPVI</w:t>
      </w:r>
    </w:p>
    <w:p w14:paraId="4F65AE03"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CETDLGVVSQCCLTKHVFKMSKQYLANVALKINVKVGGRNTVLVDALSRRIPLVSDRPTI</w:t>
      </w:r>
    </w:p>
    <w:p w14:paraId="0AD1876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CETDLGLVSQCCLTKHVYKMSKQYLANVALKINVKVGGRNTVLVDALSRRIPLVSDRPTI</w:t>
      </w:r>
    </w:p>
    <w:p w14:paraId="23452E60" w14:textId="77777777" w:rsidR="00E321F5" w:rsidRPr="00E321F5" w:rsidRDefault="00E321F5" w:rsidP="00E321F5">
      <w:pPr>
        <w:pStyle w:val="HTMLPreformatted"/>
        <w:rPr>
          <w:color w:val="0070C0"/>
          <w:sz w:val="19"/>
          <w:szCs w:val="19"/>
        </w:rPr>
      </w:pPr>
      <w:r w:rsidRPr="00E321F5">
        <w:rPr>
          <w:color w:val="0070C0"/>
          <w:sz w:val="19"/>
          <w:szCs w:val="19"/>
        </w:rPr>
        <w:t>Peanut              CETDLGLVSQCCLTKHVYKMSKQYLANVALKINVKVGGRNTVLVDALSRRIPLVSDRPTI</w:t>
      </w:r>
    </w:p>
    <w:p w14:paraId="3010E12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CETDLGVVSQCCLTKHVFKMSKQYLANVALKINVKVGGRNTVLIDALSRRIPLVSDRPTI</w:t>
      </w:r>
    </w:p>
    <w:p w14:paraId="129B866B" w14:textId="77777777" w:rsidR="00E321F5" w:rsidRPr="00E321F5" w:rsidRDefault="00E321F5" w:rsidP="00E321F5">
      <w:pPr>
        <w:pStyle w:val="HTMLPreformatted"/>
        <w:rPr>
          <w:color w:val="0070C0"/>
          <w:sz w:val="19"/>
          <w:szCs w:val="19"/>
        </w:rPr>
      </w:pPr>
      <w:r w:rsidRPr="00E321F5">
        <w:rPr>
          <w:color w:val="0070C0"/>
          <w:sz w:val="19"/>
          <w:szCs w:val="19"/>
        </w:rPr>
        <w:t>Chickpea            CETELGLVSQCCLTKHVFKMSKQYLANVALKINVKVGGRNTVLVDALSRRIPLVSDRPTI</w:t>
      </w:r>
    </w:p>
    <w:p w14:paraId="73806F24"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CETDLGLVSQCCLTKHVFKMSKQYLANVALKINVKVGGRNTVLVDALSRRIPLVSDRPTI</w:t>
      </w:r>
    </w:p>
    <w:p w14:paraId="2134A1BB"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CETDLGLVSQCCLTKHVFKMSKQYLANVALKINVKVGGRNTVLVDAISRRIPLVSDRPTI</w:t>
      </w:r>
    </w:p>
    <w:p w14:paraId="7B2D3AE7"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CETDLGLVSQCCLTKHVFKMSKQYLANVALKINVKVGGRNTVLVDALSRRIPLVSDRPTI</w:t>
      </w:r>
    </w:p>
    <w:p w14:paraId="1139A40F" w14:textId="77777777" w:rsidR="00E321F5" w:rsidRPr="00E321F5" w:rsidRDefault="00E321F5" w:rsidP="00E321F5">
      <w:pPr>
        <w:pStyle w:val="HTMLPreformatted"/>
        <w:rPr>
          <w:color w:val="0070C0"/>
          <w:sz w:val="19"/>
          <w:szCs w:val="19"/>
        </w:rPr>
      </w:pPr>
      <w:r w:rsidRPr="00E321F5">
        <w:rPr>
          <w:color w:val="0070C0"/>
          <w:sz w:val="19"/>
          <w:szCs w:val="19"/>
        </w:rPr>
        <w:t>Soybean             CETDLGLVSQCCLTKHVFKMSKQYLANVALKINVKVGGRNTVLVDALSRRIPLVSDRPTI</w:t>
      </w:r>
    </w:p>
    <w:p w14:paraId="6B579BE7"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CETDLGLVSQCCLTKHVFKMSKQYLANVALKINVKVGGRNTVLVDALSRRIPLVGDRPTI</w:t>
      </w:r>
    </w:p>
    <w:p w14:paraId="1B04DF90"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CETDLGLVSQCCLTKHVFKMSKQYLANVALKINVKVGGRNTVLVDALSRRIPLVGDRPTI</w:t>
      </w:r>
    </w:p>
    <w:p w14:paraId="2501477E" w14:textId="77777777" w:rsidR="00E321F5" w:rsidRPr="00E321F5" w:rsidRDefault="00E321F5" w:rsidP="00E321F5">
      <w:pPr>
        <w:pStyle w:val="HTMLPreformatted"/>
        <w:rPr>
          <w:color w:val="0070C0"/>
          <w:sz w:val="19"/>
          <w:szCs w:val="19"/>
        </w:rPr>
      </w:pPr>
      <w:r w:rsidRPr="00E321F5">
        <w:rPr>
          <w:color w:val="0070C0"/>
          <w:sz w:val="19"/>
          <w:szCs w:val="19"/>
        </w:rPr>
        <w:t>Peach               CETDLGLVSQCCLTKHVFRMSKQYLANVALKINVKVGGRNTVLVDALSRRIPLVSDRPTI</w:t>
      </w:r>
    </w:p>
    <w:p w14:paraId="3D207EB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CETDLGLVSQCCLTKHVFRMNKQYLANVALKINVKVGGRNTVLVDALSRRIPLVSDRPTI</w:t>
      </w:r>
    </w:p>
    <w:p w14:paraId="22AB344A"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CETDLGLVSQCCLTKHVFRMSKQYLANVALKINVKVGGRNTVLVDALSRRIPLVSDRPTI</w:t>
      </w:r>
    </w:p>
    <w:p w14:paraId="1D01B8A0" w14:textId="77777777" w:rsidR="00E321F5" w:rsidRPr="00E321F5" w:rsidRDefault="00E321F5" w:rsidP="00E321F5">
      <w:pPr>
        <w:pStyle w:val="HTMLPreformatted"/>
        <w:rPr>
          <w:color w:val="0070C0"/>
          <w:sz w:val="19"/>
          <w:szCs w:val="19"/>
        </w:rPr>
      </w:pPr>
      <w:r w:rsidRPr="00E321F5">
        <w:rPr>
          <w:color w:val="0070C0"/>
          <w:sz w:val="19"/>
          <w:szCs w:val="19"/>
        </w:rPr>
        <w:t xml:space="preserve">                     :* **:.:**  :*:* . . * *:*:.******:** *::*: ::    * * : *.*</w:t>
      </w:r>
    </w:p>
    <w:p w14:paraId="66149F60" w14:textId="77777777" w:rsidR="00E321F5" w:rsidRPr="00E321F5" w:rsidRDefault="00E321F5" w:rsidP="00E321F5">
      <w:pPr>
        <w:pStyle w:val="HTMLPreformatted"/>
        <w:rPr>
          <w:color w:val="0070C0"/>
          <w:sz w:val="19"/>
          <w:szCs w:val="19"/>
        </w:rPr>
      </w:pPr>
    </w:p>
    <w:p w14:paraId="40330A21"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FLGADVTHPPAGDNKKPSIAAVVGSMD-AHPSRYAATVRVQQHRQEIIQEL---------</w:t>
      </w:r>
    </w:p>
    <w:p w14:paraId="01186F2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IFGADVTHPHPGEDSSPSIAAVVASQDWPEITKYAGLVCAQAHRQELIQDLFKQWQDPVR</w:t>
      </w:r>
    </w:p>
    <w:p w14:paraId="216DED5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IFGADVTHPHPGEDSSPSIAAVVASQDWPEITKYAGLVCAQAHRQELIQDLFKQWQDPNR</w:t>
      </w:r>
    </w:p>
    <w:p w14:paraId="1137BE5D" w14:textId="77777777" w:rsidR="00E321F5" w:rsidRPr="00E321F5" w:rsidRDefault="00E321F5" w:rsidP="00E321F5">
      <w:pPr>
        <w:pStyle w:val="HTMLPreformatted"/>
        <w:rPr>
          <w:color w:val="0070C0"/>
          <w:sz w:val="19"/>
          <w:szCs w:val="19"/>
        </w:rPr>
      </w:pPr>
      <w:r w:rsidRPr="00E321F5">
        <w:rPr>
          <w:color w:val="0070C0"/>
          <w:sz w:val="19"/>
          <w:szCs w:val="19"/>
        </w:rPr>
        <w:t>Peanut              IFGADVTHPHPGEDSSPSIAAVVASQDWPEITKYAGLVCAQAHRQELIQDLFKQWQDPNR</w:t>
      </w:r>
    </w:p>
    <w:p w14:paraId="228EAFE5"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IFGADVTHPHPGEDSSPSIAAVVASQDWPEVTKYAGLVCAQAHRQELIQDLFKQWQDPAR</w:t>
      </w:r>
    </w:p>
    <w:p w14:paraId="56FEA591" w14:textId="77777777" w:rsidR="00E321F5" w:rsidRPr="00E321F5" w:rsidRDefault="00E321F5" w:rsidP="00E321F5">
      <w:pPr>
        <w:pStyle w:val="HTMLPreformatted"/>
        <w:rPr>
          <w:color w:val="0070C0"/>
          <w:sz w:val="19"/>
          <w:szCs w:val="19"/>
        </w:rPr>
      </w:pPr>
      <w:r w:rsidRPr="00E321F5">
        <w:rPr>
          <w:color w:val="0070C0"/>
          <w:sz w:val="19"/>
          <w:szCs w:val="19"/>
        </w:rPr>
        <w:t>Chickpea            IFGADVTHPHPGEDMSPSIAAVVASQDWPEITKYAGLVCAQAHRQELIQDLFKQWQDPVR</w:t>
      </w:r>
    </w:p>
    <w:p w14:paraId="022284C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IFGADVTHPHPGEDSSPSIAAVVASQDYPEITKYAGLVCAQAHRQELIQDLFKQWQDPVR</w:t>
      </w:r>
    </w:p>
    <w:p w14:paraId="014D9BD2"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IFGADVTHPHPGEDSSPSIAAVVASQDWPEITKYAGLVCAQAHRQELIQDLFKQWQDPVR</w:t>
      </w:r>
    </w:p>
    <w:p w14:paraId="195F779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IFGADVTHPHPGEDSSPSIAAVVASQDYPEITKYAGLVCAQAHRQELIQDLFKQWQDPVR</w:t>
      </w:r>
    </w:p>
    <w:p w14:paraId="7E7CDF4D" w14:textId="77777777" w:rsidR="00E321F5" w:rsidRPr="00E321F5" w:rsidRDefault="00E321F5" w:rsidP="00E321F5">
      <w:pPr>
        <w:pStyle w:val="HTMLPreformatted"/>
        <w:rPr>
          <w:color w:val="0070C0"/>
          <w:sz w:val="19"/>
          <w:szCs w:val="19"/>
        </w:rPr>
      </w:pPr>
      <w:r w:rsidRPr="00E321F5">
        <w:rPr>
          <w:color w:val="0070C0"/>
          <w:sz w:val="19"/>
          <w:szCs w:val="19"/>
        </w:rPr>
        <w:t>Soybean             IFGADVTHPHPGEDSSPSIAAVVASQDYPEITKYAGLVCAQAHRQELIQDLFKQWQDPVR</w:t>
      </w:r>
    </w:p>
    <w:p w14:paraId="178F842B"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IFGADVTHPHPGEDSSPSIAAVVASQDYPEITKYAGLVCAQAHRQELIQDLFKQWQDPVR</w:t>
      </w:r>
    </w:p>
    <w:p w14:paraId="77CE2096"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IFGADVTHPHPGEDSSPSIAAVVASQDYPEITKYAGLVCAQAHRQELIQDLFKQWQDPVR</w:t>
      </w:r>
    </w:p>
    <w:p w14:paraId="39C518D2" w14:textId="77777777" w:rsidR="00E321F5" w:rsidRPr="00E321F5" w:rsidRDefault="00E321F5" w:rsidP="00E321F5">
      <w:pPr>
        <w:pStyle w:val="HTMLPreformatted"/>
        <w:rPr>
          <w:color w:val="0070C0"/>
          <w:sz w:val="19"/>
          <w:szCs w:val="19"/>
        </w:rPr>
      </w:pPr>
      <w:r w:rsidRPr="00E321F5">
        <w:rPr>
          <w:color w:val="0070C0"/>
          <w:sz w:val="19"/>
          <w:szCs w:val="19"/>
        </w:rPr>
        <w:t>Peach               IFGADVTHPHPGEDSSPSIAAVVASQDWPEITKYAGLVCAQAHRQELIQDLFKTWQDPAR</w:t>
      </w:r>
    </w:p>
    <w:p w14:paraId="595613B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IFGADVTHPHPGEDSSPSIAAVVASQDWPEVTKYAGLVCAQAHRQELIQDLFKEWQDPVR</w:t>
      </w:r>
    </w:p>
    <w:p w14:paraId="563F551B"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IFGADVTHPHPGEDSSPSIAAVVASQDWPEVTKYAGLVCAQAHRQELIQDLFKTWQDPVR</w:t>
      </w:r>
    </w:p>
    <w:p w14:paraId="56B0CFCA" w14:textId="77777777" w:rsidR="00E321F5" w:rsidRPr="00E321F5" w:rsidRDefault="00E321F5" w:rsidP="00E321F5">
      <w:pPr>
        <w:pStyle w:val="HTMLPreformatted"/>
        <w:rPr>
          <w:color w:val="0070C0"/>
          <w:sz w:val="19"/>
          <w:szCs w:val="19"/>
        </w:rPr>
      </w:pPr>
      <w:r w:rsidRPr="00E321F5">
        <w:rPr>
          <w:color w:val="0070C0"/>
          <w:sz w:val="19"/>
          <w:szCs w:val="19"/>
        </w:rPr>
        <w:t xml:space="preserve">                    ::******* .*:: .*******.* * .  :.**. * .* ****:**:*         </w:t>
      </w:r>
    </w:p>
    <w:p w14:paraId="58205033" w14:textId="77777777" w:rsidR="00E321F5" w:rsidRPr="00E321F5" w:rsidRDefault="00E321F5" w:rsidP="00E321F5">
      <w:pPr>
        <w:pStyle w:val="HTMLPreformatted"/>
        <w:rPr>
          <w:color w:val="0070C0"/>
          <w:sz w:val="19"/>
          <w:szCs w:val="19"/>
        </w:rPr>
      </w:pPr>
    </w:p>
    <w:p w14:paraId="6AB189D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SSMVRELLIMFYKSTGGYKPHRIILYRDGVSEGQFPHVLQHELTAIREACIKLEPE</w:t>
      </w:r>
    </w:p>
    <w:p w14:paraId="38030595"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GTLTGGMIKELLISFRRATGQ-KPQRIIFYRDGVSEGQFYQVLLFELDAIRKACASLEPN</w:t>
      </w:r>
    </w:p>
    <w:p w14:paraId="66F9E93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GQVTGGMIKELLISFRRATGQ-KPQRIIFYRDGVSEGQFYQVLLFELDAIRKACASLEPN</w:t>
      </w:r>
    </w:p>
    <w:p w14:paraId="1C75A746" w14:textId="77777777" w:rsidR="00E321F5" w:rsidRPr="00E321F5" w:rsidRDefault="00E321F5" w:rsidP="00E321F5">
      <w:pPr>
        <w:pStyle w:val="HTMLPreformatted"/>
        <w:rPr>
          <w:color w:val="0070C0"/>
          <w:sz w:val="19"/>
          <w:szCs w:val="19"/>
        </w:rPr>
      </w:pPr>
      <w:r w:rsidRPr="00E321F5">
        <w:rPr>
          <w:color w:val="0070C0"/>
          <w:sz w:val="19"/>
          <w:szCs w:val="19"/>
        </w:rPr>
        <w:t>Peanut              GQVTGGMIKELLISFRRATGQ-KPQRIIFYRDGVSEGQFYQVLLFELDAIRKACASLEPN</w:t>
      </w:r>
    </w:p>
    <w:p w14:paraId="689EE14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GTLTGGMIKELLISFRRATGQ-KPQRIIFYRDGVSEGQFYQVLLFELDAIRKACASLEPN</w:t>
      </w:r>
    </w:p>
    <w:p w14:paraId="32361BA5" w14:textId="77777777" w:rsidR="00E321F5" w:rsidRPr="00E321F5" w:rsidRDefault="00E321F5" w:rsidP="00E321F5">
      <w:pPr>
        <w:pStyle w:val="HTMLPreformatted"/>
        <w:rPr>
          <w:color w:val="0070C0"/>
          <w:sz w:val="19"/>
          <w:szCs w:val="19"/>
        </w:rPr>
      </w:pPr>
      <w:r w:rsidRPr="00E321F5">
        <w:rPr>
          <w:color w:val="0070C0"/>
          <w:sz w:val="19"/>
          <w:szCs w:val="19"/>
        </w:rPr>
        <w:t>Chickpea            GTLTGGMIKELLISFRRATGQ-KPQRIIFYRDGVSEGQFYQVLLFELDAIRKACASLEPN</w:t>
      </w:r>
    </w:p>
    <w:p w14:paraId="60CF462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GTVTGGMIKELLISFRRATGQ-KPQRIIFYRDGVSEGQFYQVLLFELDAIRKACASLEPN</w:t>
      </w:r>
    </w:p>
    <w:p w14:paraId="0AC355B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GTLTGGMIKELLISFRRATGQ-KPQRIIFYRDGVSEGQFYQVLLFELDAIRKACASLEPN</w:t>
      </w:r>
    </w:p>
    <w:p w14:paraId="02BCC1A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GTVTGGMIKELLISFRRATGQ-KPQRIIFYRDGVSEGQFYQVLLFELDAIRKACASLEPN</w:t>
      </w:r>
    </w:p>
    <w:p w14:paraId="1E5EBC0D" w14:textId="77777777" w:rsidR="00E321F5" w:rsidRPr="00E321F5" w:rsidRDefault="00E321F5" w:rsidP="00E321F5">
      <w:pPr>
        <w:pStyle w:val="HTMLPreformatted"/>
        <w:rPr>
          <w:color w:val="0070C0"/>
          <w:sz w:val="19"/>
          <w:szCs w:val="19"/>
        </w:rPr>
      </w:pPr>
      <w:r w:rsidRPr="00E321F5">
        <w:rPr>
          <w:color w:val="0070C0"/>
          <w:sz w:val="19"/>
          <w:szCs w:val="19"/>
        </w:rPr>
        <w:t>Soybean             GTVTGGMIKELLISFRRATGQ-KPQRIIFYRDGVSEGQFYQVLLFELDAIRKACASLEPN</w:t>
      </w:r>
    </w:p>
    <w:p w14:paraId="33610D07"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GTVTGGMIKELLISFRRATGQ-KPQRIIFYRDGVSEGQFYQVLLFELDAIRKACASLEPN</w:t>
      </w:r>
    </w:p>
    <w:p w14:paraId="2D3D88E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GTVTGGMIKELLISFRRATGQ-KPQRIIFYRDGVSEGQFYQVLLFELDAIRKACASLEPN</w:t>
      </w:r>
    </w:p>
    <w:p w14:paraId="2CB9EB13" w14:textId="77777777" w:rsidR="00E321F5" w:rsidRPr="00E321F5" w:rsidRDefault="00E321F5" w:rsidP="00E321F5">
      <w:pPr>
        <w:pStyle w:val="HTMLPreformatted"/>
        <w:rPr>
          <w:color w:val="0070C0"/>
          <w:sz w:val="19"/>
          <w:szCs w:val="19"/>
        </w:rPr>
      </w:pPr>
      <w:r w:rsidRPr="00E321F5">
        <w:rPr>
          <w:color w:val="0070C0"/>
          <w:sz w:val="19"/>
          <w:szCs w:val="19"/>
        </w:rPr>
        <w:t>Peach               GTVSGGMIKELLISFRRATGQ-KPQRIIFYRDGVSEGQFYQVLLYELDAIRKACASLEPN</w:t>
      </w:r>
    </w:p>
    <w:p w14:paraId="737BF39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GRVTGGMIKELLISFRRATGQ-KPQRIIFYRDGVSEGQFYQVLLYELDAIRKACASLEPN</w:t>
      </w:r>
    </w:p>
    <w:p w14:paraId="753DEBAE"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GTVSGGMIKELLISFRRATGQ-KPKRIIFYRDGVSEGQFYQVLLYELDAIRKACASLEPN</w:t>
      </w:r>
    </w:p>
    <w:p w14:paraId="63877901" w14:textId="77777777" w:rsidR="00E321F5" w:rsidRPr="00E321F5" w:rsidRDefault="00E321F5" w:rsidP="00E321F5">
      <w:pPr>
        <w:pStyle w:val="HTMLPreformatted"/>
        <w:rPr>
          <w:color w:val="0070C0"/>
          <w:sz w:val="19"/>
          <w:szCs w:val="19"/>
        </w:rPr>
      </w:pPr>
      <w:r w:rsidRPr="00E321F5">
        <w:rPr>
          <w:color w:val="0070C0"/>
          <w:sz w:val="19"/>
          <w:szCs w:val="19"/>
        </w:rPr>
        <w:t xml:space="preserve">                        ..*:.**** * .:**  **:***:********** :** .** ***:** .***:</w:t>
      </w:r>
    </w:p>
    <w:p w14:paraId="5F3A12DF" w14:textId="77777777" w:rsidR="00E321F5" w:rsidRPr="00E321F5" w:rsidRDefault="00E321F5" w:rsidP="00E321F5">
      <w:pPr>
        <w:pStyle w:val="HTMLPreformatted"/>
        <w:rPr>
          <w:color w:val="0070C0"/>
          <w:sz w:val="19"/>
          <w:szCs w:val="19"/>
        </w:rPr>
      </w:pPr>
    </w:p>
    <w:p w14:paraId="51F2EA59"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YRPGITFIVVQKRHHTRLFCAEKKEQSG--KSGNIPAGTTVDVGITHPTEFDFYLCSHQG</w:t>
      </w:r>
    </w:p>
    <w:p w14:paraId="6F154367"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YQPPVTFVVVQKRHHTRLFASNHQDKSSVDRSGNILPGTVVDSKICHPTEFDFYLCSHAG</w:t>
      </w:r>
    </w:p>
    <w:p w14:paraId="1DC7B5EA"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YQPPVTFVVVQKRHHTRLFASNHHDRNSIDRSGNILPGTVVDSKICHPTEFDFYLCSHAG</w:t>
      </w:r>
    </w:p>
    <w:p w14:paraId="119A9047" w14:textId="77777777" w:rsidR="00E321F5" w:rsidRPr="00E321F5" w:rsidRDefault="00E321F5" w:rsidP="00E321F5">
      <w:pPr>
        <w:pStyle w:val="HTMLPreformatted"/>
        <w:rPr>
          <w:color w:val="0070C0"/>
          <w:sz w:val="19"/>
          <w:szCs w:val="19"/>
        </w:rPr>
      </w:pPr>
      <w:r w:rsidRPr="00E321F5">
        <w:rPr>
          <w:color w:val="0070C0"/>
          <w:sz w:val="19"/>
          <w:szCs w:val="19"/>
        </w:rPr>
        <w:lastRenderedPageBreak/>
        <w:t>Peanut              YQPPVTFVVVQKRHHTRLFASNHHDRNSIDRSGNILPGTVVDSKICHPTEFDFYLCSHAG</w:t>
      </w:r>
    </w:p>
    <w:p w14:paraId="719DA51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YQPPVTFVVVQKRHHTRLFASNHHDKSSVDRSGNILPGTVVDSKICHPTEFDFYLCSHAG</w:t>
      </w:r>
    </w:p>
    <w:p w14:paraId="47D3777D" w14:textId="77777777" w:rsidR="00E321F5" w:rsidRPr="00E321F5" w:rsidRDefault="00E321F5" w:rsidP="00E321F5">
      <w:pPr>
        <w:pStyle w:val="HTMLPreformatted"/>
        <w:rPr>
          <w:color w:val="0070C0"/>
          <w:sz w:val="19"/>
          <w:szCs w:val="19"/>
        </w:rPr>
      </w:pPr>
      <w:r w:rsidRPr="00E321F5">
        <w:rPr>
          <w:color w:val="0070C0"/>
          <w:sz w:val="19"/>
          <w:szCs w:val="19"/>
        </w:rPr>
        <w:t>Chickpea            YQPPVTFVVVQKRHHTRLFASDHRDKSSVDRSGNILPGTVVDSKICHPTEFDFYLCSHAG</w:t>
      </w:r>
    </w:p>
    <w:p w14:paraId="169BD44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YQPPVTFVVVQKRHHTRLFASNHHDKSSVDRSGNILPGTVVDSKICHPTEFDFYLCSHAG</w:t>
      </w:r>
    </w:p>
    <w:p w14:paraId="732C31E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YQPPVTFVVVQKRHHTRLFASNHHDKSSVDRSGNILPGTVVDSKICHPTEFDFYLCSHAG</w:t>
      </w:r>
    </w:p>
    <w:p w14:paraId="0184A539"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YQPPVTFVVVQKRHHTRLFASNHHDKSSVDRSGNILPGTVVDSKICHPTEFDFYLCSHAG</w:t>
      </w:r>
    </w:p>
    <w:p w14:paraId="58C337E0" w14:textId="77777777" w:rsidR="00E321F5" w:rsidRPr="00E321F5" w:rsidRDefault="00E321F5" w:rsidP="00E321F5">
      <w:pPr>
        <w:pStyle w:val="HTMLPreformatted"/>
        <w:rPr>
          <w:color w:val="0070C0"/>
          <w:sz w:val="19"/>
          <w:szCs w:val="19"/>
        </w:rPr>
      </w:pPr>
      <w:r w:rsidRPr="00E321F5">
        <w:rPr>
          <w:color w:val="0070C0"/>
          <w:sz w:val="19"/>
          <w:szCs w:val="19"/>
        </w:rPr>
        <w:t>Soybean             YQPPVTFVVVQKRHHTRLFASNHHDKSSFDRSGNILPGTVVDSKICHPTEFDFYLCSHAG</w:t>
      </w:r>
    </w:p>
    <w:p w14:paraId="544360B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YQPPVTFVVVQKRHHTRLFASNHHDKSSVDRSGNILPGTVVDSKICHPTEFDFYLCSHAG</w:t>
      </w:r>
    </w:p>
    <w:p w14:paraId="37E3528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YQPPVTFVVVQKRHHTRLFASNHHDKSSVDRSGNILPGTVVDSKICHPTEFDFYLCSHAG</w:t>
      </w:r>
    </w:p>
    <w:p w14:paraId="26E30341" w14:textId="77777777" w:rsidR="00E321F5" w:rsidRPr="00E321F5" w:rsidRDefault="00E321F5" w:rsidP="00E321F5">
      <w:pPr>
        <w:pStyle w:val="HTMLPreformatted"/>
        <w:rPr>
          <w:color w:val="0070C0"/>
          <w:sz w:val="19"/>
          <w:szCs w:val="19"/>
        </w:rPr>
      </w:pPr>
      <w:r w:rsidRPr="00E321F5">
        <w:rPr>
          <w:color w:val="0070C0"/>
          <w:sz w:val="19"/>
          <w:szCs w:val="19"/>
        </w:rPr>
        <w:t>Peach               YQPPVTFVVVQKRHHTRLFANNHHDRNTVDRSGNILPGTVVDSKICHPTEFDFYLCSHAG</w:t>
      </w:r>
    </w:p>
    <w:p w14:paraId="6E009D24"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YQPPVTFVVVQKRHHTRLFANNHNDRNAVDKSGNILPGTVVDSKICHPTEFDFYLCSHAG</w:t>
      </w:r>
    </w:p>
    <w:p w14:paraId="289967B0"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YQPPVTFVVVQKRHHTRLFANNHHDRNAVDKSGNILPGTVVDSKICHPTEFDFYLCSHAG</w:t>
      </w:r>
    </w:p>
    <w:p w14:paraId="202B9D49" w14:textId="77777777" w:rsidR="00E321F5" w:rsidRPr="00E321F5" w:rsidRDefault="00E321F5" w:rsidP="00E321F5">
      <w:pPr>
        <w:pStyle w:val="HTMLPreformatted"/>
        <w:rPr>
          <w:color w:val="0070C0"/>
          <w:sz w:val="19"/>
          <w:szCs w:val="19"/>
        </w:rPr>
      </w:pPr>
      <w:r w:rsidRPr="00E321F5">
        <w:rPr>
          <w:color w:val="0070C0"/>
          <w:sz w:val="19"/>
          <w:szCs w:val="19"/>
        </w:rPr>
        <w:t xml:space="preserve">                    *.* :**:***********. ::.:..   .**** .**.**  * ************ *</w:t>
      </w:r>
    </w:p>
    <w:p w14:paraId="443DC4E6" w14:textId="77777777" w:rsidR="00E321F5" w:rsidRPr="00E321F5" w:rsidRDefault="00E321F5" w:rsidP="00E321F5">
      <w:pPr>
        <w:pStyle w:val="HTMLPreformatted"/>
        <w:rPr>
          <w:color w:val="0070C0"/>
          <w:sz w:val="19"/>
          <w:szCs w:val="19"/>
        </w:rPr>
      </w:pPr>
    </w:p>
    <w:p w14:paraId="10B77B0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IQGTSRPSHYHVLWDDNHFDSDELQCLTYQLCHTYVRCTRSVSIPAPAYYAHLVAFRARY</w:t>
      </w:r>
    </w:p>
    <w:p w14:paraId="69F89735"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IQGTSRPAHYHVLWDENNFSADGLQSLTNNLCYTYARCTRSVSIVPPAYYAHLAAFRARF</w:t>
      </w:r>
    </w:p>
    <w:p w14:paraId="00CDC544"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IQGTSRPAHYHVLWDENNFTADALQMLTNNLCYTYARCTRSVSIVPPAYYAHLAAFRARF</w:t>
      </w:r>
    </w:p>
    <w:p w14:paraId="71158297" w14:textId="77777777" w:rsidR="00E321F5" w:rsidRPr="00E321F5" w:rsidRDefault="00E321F5" w:rsidP="00E321F5">
      <w:pPr>
        <w:pStyle w:val="HTMLPreformatted"/>
        <w:rPr>
          <w:color w:val="0070C0"/>
          <w:sz w:val="19"/>
          <w:szCs w:val="19"/>
        </w:rPr>
      </w:pPr>
      <w:r w:rsidRPr="00E321F5">
        <w:rPr>
          <w:color w:val="0070C0"/>
          <w:sz w:val="19"/>
          <w:szCs w:val="19"/>
        </w:rPr>
        <w:t>Peanut              IQGTSRPAHYHVLWDENNFTADALQMLTNNLCYTYARCTRSVSIVPPAYYAHLAAFRARF</w:t>
      </w:r>
    </w:p>
    <w:p w14:paraId="613FC03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IQGTSRPAHYHVLWDENNFTADALQSLTNNLCYTYARCTRSVSIVPPAYYAHLAAFRARF</w:t>
      </w:r>
    </w:p>
    <w:p w14:paraId="65BE9A08" w14:textId="77777777" w:rsidR="00E321F5" w:rsidRPr="00E321F5" w:rsidRDefault="00E321F5" w:rsidP="00E321F5">
      <w:pPr>
        <w:pStyle w:val="HTMLPreformatted"/>
        <w:rPr>
          <w:color w:val="0070C0"/>
          <w:sz w:val="19"/>
          <w:szCs w:val="19"/>
        </w:rPr>
      </w:pPr>
      <w:r w:rsidRPr="00E321F5">
        <w:rPr>
          <w:color w:val="0070C0"/>
          <w:sz w:val="19"/>
          <w:szCs w:val="19"/>
        </w:rPr>
        <w:t>Chickpea            IQGTSRPAHYHVLWDENNFTADALQSLTNNLCYTYARCTRSVSIVPPAYYAHLAAFRARF</w:t>
      </w:r>
    </w:p>
    <w:p w14:paraId="5C2815BF"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IQGTSRPAHYHVLWDENNFTADGLQTLTNNLCYTYARCTRSVSIVPPAYYAHLAAFRARF</w:t>
      </w:r>
    </w:p>
    <w:p w14:paraId="08D72F5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IQGTSRPAHYHVLWDENNFTADALQTLTNNLCYTYARCTRSVSIVPPAYYAHLAAFRARF</w:t>
      </w:r>
    </w:p>
    <w:p w14:paraId="42409046"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IQGTSRPAHYHVLWDENNFTADALQTLTNNLCYTYARCTRSVSIVPPAYYAHLAAFRARF</w:t>
      </w:r>
    </w:p>
    <w:p w14:paraId="41EB9B95" w14:textId="77777777" w:rsidR="00E321F5" w:rsidRPr="00E321F5" w:rsidRDefault="00E321F5" w:rsidP="00E321F5">
      <w:pPr>
        <w:pStyle w:val="HTMLPreformatted"/>
        <w:rPr>
          <w:color w:val="0070C0"/>
          <w:sz w:val="19"/>
          <w:szCs w:val="19"/>
        </w:rPr>
      </w:pPr>
      <w:r w:rsidRPr="00E321F5">
        <w:rPr>
          <w:color w:val="0070C0"/>
          <w:sz w:val="19"/>
          <w:szCs w:val="19"/>
        </w:rPr>
        <w:t>Soybean             IQGTSRPAHYHVLWDENNFTADALQTLTNNLCYTYARCTRSVSIVPPAYYAHLAAFRARF</w:t>
      </w:r>
    </w:p>
    <w:p w14:paraId="06BC67EB"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IQGTSRPAHYHVLWDENNFTADALQTLTNNLCYTYARCTRSVSIVPPAYYAHLAAFRARF</w:t>
      </w:r>
    </w:p>
    <w:p w14:paraId="04EB4C1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IQGTSRPAHYHVLWDENNFTADALQTLTNNLCYTYARCTRSVSIVPPAYYAHLAAFRARF</w:t>
      </w:r>
    </w:p>
    <w:p w14:paraId="51D38851" w14:textId="77777777" w:rsidR="00E321F5" w:rsidRPr="00E321F5" w:rsidRDefault="00E321F5" w:rsidP="00E321F5">
      <w:pPr>
        <w:pStyle w:val="HTMLPreformatted"/>
        <w:rPr>
          <w:color w:val="0070C0"/>
          <w:sz w:val="19"/>
          <w:szCs w:val="19"/>
        </w:rPr>
      </w:pPr>
      <w:r w:rsidRPr="00E321F5">
        <w:rPr>
          <w:color w:val="0070C0"/>
          <w:sz w:val="19"/>
          <w:szCs w:val="19"/>
        </w:rPr>
        <w:t>Peach               IQGTSRPAHYHVLWDENKFTADALQSLTNNLCYTYARCTRSVSIVPPAYYAHLAAFRARF</w:t>
      </w:r>
    </w:p>
    <w:p w14:paraId="3B21637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IQGTSRPAHYHVLWDENKFTADGLQSLTNNLCYTYARCTRSVSIVPPAYYAHLAAFRARF</w:t>
      </w:r>
    </w:p>
    <w:p w14:paraId="0AF1B67B"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IQGTSRPAHYHVLWDENKFTADGLQSLTNNLCYTYARCTRSVSIVPPAYYAHLAAFRARF</w:t>
      </w:r>
    </w:p>
    <w:p w14:paraId="75F255E3" w14:textId="77777777" w:rsidR="00E321F5" w:rsidRPr="00E321F5" w:rsidRDefault="00E321F5" w:rsidP="00E321F5">
      <w:pPr>
        <w:pStyle w:val="HTMLPreformatted"/>
        <w:rPr>
          <w:color w:val="0070C0"/>
          <w:sz w:val="19"/>
          <w:szCs w:val="19"/>
        </w:rPr>
      </w:pPr>
      <w:r w:rsidRPr="00E321F5">
        <w:rPr>
          <w:color w:val="0070C0"/>
          <w:sz w:val="19"/>
          <w:szCs w:val="19"/>
        </w:rPr>
        <w:t xml:space="preserve">                    *******:*******:*:* :* ** ** :**:**.******** .*******.*****:</w:t>
      </w:r>
    </w:p>
    <w:p w14:paraId="6CD5D10F" w14:textId="77777777" w:rsidR="00E321F5" w:rsidRPr="00E321F5" w:rsidRDefault="00E321F5" w:rsidP="00E321F5">
      <w:pPr>
        <w:pStyle w:val="HTMLPreformatted"/>
        <w:rPr>
          <w:color w:val="0070C0"/>
          <w:sz w:val="19"/>
          <w:szCs w:val="19"/>
        </w:rPr>
      </w:pPr>
    </w:p>
    <w:p w14:paraId="61C2265B" w14:textId="77777777" w:rsidR="00E321F5" w:rsidRPr="00E321F5" w:rsidRDefault="00E321F5" w:rsidP="00E321F5">
      <w:pPr>
        <w:pStyle w:val="HTMLPreformatted"/>
        <w:rPr>
          <w:color w:val="0070C0"/>
          <w:sz w:val="19"/>
          <w:szCs w:val="19"/>
        </w:rPr>
      </w:pPr>
      <w:proofErr w:type="spellStart"/>
      <w:r w:rsidRPr="00E321F5">
        <w:rPr>
          <w:color w:val="0070C0"/>
          <w:sz w:val="19"/>
          <w:szCs w:val="19"/>
        </w:rPr>
        <w:t>Fruit_fly</w:t>
      </w:r>
      <w:proofErr w:type="spellEnd"/>
      <w:r w:rsidRPr="00E321F5">
        <w:rPr>
          <w:color w:val="0070C0"/>
          <w:sz w:val="19"/>
          <w:szCs w:val="19"/>
        </w:rPr>
        <w:t xml:space="preserve">           HLVEKEHDSGE--------------GSHQSGCSEDRTPGAMA--RAI-TVHADTKKVMYF</w:t>
      </w:r>
    </w:p>
    <w:p w14:paraId="70465F47" w14:textId="77777777" w:rsidR="00E321F5" w:rsidRPr="00E321F5" w:rsidRDefault="00E321F5" w:rsidP="00E321F5">
      <w:pPr>
        <w:pStyle w:val="HTMLPreformatted"/>
        <w:rPr>
          <w:color w:val="0070C0"/>
          <w:sz w:val="19"/>
          <w:szCs w:val="19"/>
        </w:rPr>
      </w:pPr>
      <w:proofErr w:type="spellStart"/>
      <w:r w:rsidRPr="00E321F5">
        <w:rPr>
          <w:color w:val="0070C0"/>
          <w:sz w:val="19"/>
          <w:szCs w:val="19"/>
        </w:rPr>
        <w:t>Barrelclover</w:t>
      </w:r>
      <w:proofErr w:type="spellEnd"/>
      <w:r w:rsidRPr="00E321F5">
        <w:rPr>
          <w:color w:val="0070C0"/>
          <w:sz w:val="19"/>
          <w:szCs w:val="19"/>
        </w:rPr>
        <w:t xml:space="preserve">        YMEPETSDSGSMTSGAVSRGG----AGAAVG-RSTRAPGANAAVRPLPALKDNVKKVMFY</w:t>
      </w:r>
    </w:p>
    <w:p w14:paraId="56C2080D" w14:textId="77777777" w:rsidR="00E321F5" w:rsidRPr="00E321F5" w:rsidRDefault="00E321F5" w:rsidP="00E321F5">
      <w:pPr>
        <w:pStyle w:val="HTMLPreformatted"/>
        <w:rPr>
          <w:color w:val="0070C0"/>
          <w:sz w:val="19"/>
          <w:szCs w:val="19"/>
        </w:rPr>
      </w:pPr>
      <w:proofErr w:type="spellStart"/>
      <w:r w:rsidRPr="00E321F5">
        <w:rPr>
          <w:color w:val="0070C0"/>
          <w:sz w:val="19"/>
          <w:szCs w:val="19"/>
        </w:rPr>
        <w:t>Wild_peanut</w:t>
      </w:r>
      <w:proofErr w:type="spellEnd"/>
      <w:r w:rsidRPr="00E321F5">
        <w:rPr>
          <w:color w:val="0070C0"/>
          <w:sz w:val="19"/>
          <w:szCs w:val="19"/>
        </w:rPr>
        <w:t xml:space="preserve">         YMEPETSDSGSMTSGAAAGRGM------GAG-RSTRAPGASAAVRPLPSLKDNVKRVMFY</w:t>
      </w:r>
    </w:p>
    <w:p w14:paraId="6CBBABDE" w14:textId="77777777" w:rsidR="00E321F5" w:rsidRPr="00E321F5" w:rsidRDefault="00E321F5" w:rsidP="00E321F5">
      <w:pPr>
        <w:pStyle w:val="HTMLPreformatted"/>
        <w:rPr>
          <w:color w:val="0070C0"/>
          <w:sz w:val="19"/>
          <w:szCs w:val="19"/>
        </w:rPr>
      </w:pPr>
      <w:r w:rsidRPr="00E321F5">
        <w:rPr>
          <w:color w:val="0070C0"/>
          <w:sz w:val="19"/>
          <w:szCs w:val="19"/>
        </w:rPr>
        <w:t>Peanut              YMEPETSDSGSMTSGAAAGRGM------GAG-RSTRAPGASAAVRPLPSLKDNVKRVMFY</w:t>
      </w:r>
    </w:p>
    <w:p w14:paraId="76BD58F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Red_clover</w:t>
      </w:r>
      <w:proofErr w:type="spellEnd"/>
      <w:r w:rsidRPr="00E321F5">
        <w:rPr>
          <w:color w:val="0070C0"/>
          <w:sz w:val="19"/>
          <w:szCs w:val="19"/>
        </w:rPr>
        <w:t xml:space="preserve">          YMEPETSDSGSMTSGAVSRGGM----GAAAG-RSTRAPGANAAVRPLPALKENVKRVMFY</w:t>
      </w:r>
    </w:p>
    <w:p w14:paraId="590BA6C5" w14:textId="77777777" w:rsidR="00E321F5" w:rsidRPr="00E321F5" w:rsidRDefault="00E321F5" w:rsidP="00E321F5">
      <w:pPr>
        <w:pStyle w:val="HTMLPreformatted"/>
        <w:rPr>
          <w:color w:val="0070C0"/>
          <w:sz w:val="19"/>
          <w:szCs w:val="19"/>
        </w:rPr>
      </w:pPr>
      <w:r w:rsidRPr="00E321F5">
        <w:rPr>
          <w:color w:val="0070C0"/>
          <w:sz w:val="19"/>
          <w:szCs w:val="19"/>
        </w:rPr>
        <w:t>Chickpea            YMEPETSDSGSMTSGAVSGRGM----GGGVG-RSTRAPGANAAVRPLPALKENVKRVMFY</w:t>
      </w:r>
    </w:p>
    <w:p w14:paraId="2F09AAB6" w14:textId="77777777" w:rsidR="00E321F5" w:rsidRPr="00E321F5" w:rsidRDefault="00E321F5" w:rsidP="00E321F5">
      <w:pPr>
        <w:pStyle w:val="HTMLPreformatted"/>
        <w:rPr>
          <w:color w:val="0070C0"/>
          <w:sz w:val="19"/>
          <w:szCs w:val="19"/>
        </w:rPr>
      </w:pPr>
      <w:proofErr w:type="spellStart"/>
      <w:r w:rsidRPr="00E321F5">
        <w:rPr>
          <w:color w:val="0070C0"/>
          <w:sz w:val="19"/>
          <w:szCs w:val="19"/>
        </w:rPr>
        <w:t>Velvet_bean</w:t>
      </w:r>
      <w:proofErr w:type="spellEnd"/>
      <w:r w:rsidRPr="00E321F5">
        <w:rPr>
          <w:color w:val="0070C0"/>
          <w:sz w:val="19"/>
          <w:szCs w:val="19"/>
        </w:rPr>
        <w:t xml:space="preserve">         YMEPETSDSGSMTSGAI-GRGM---GGGGAG-RSTRAPGANAAVRPLPALKENVKRTSSY</w:t>
      </w:r>
    </w:p>
    <w:p w14:paraId="20E6C51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Jequirity_bean</w:t>
      </w:r>
      <w:proofErr w:type="spellEnd"/>
      <w:r w:rsidRPr="00E321F5">
        <w:rPr>
          <w:color w:val="0070C0"/>
          <w:sz w:val="19"/>
          <w:szCs w:val="19"/>
        </w:rPr>
        <w:t xml:space="preserve">      YMEPETSDSGSMTSGAVAGRGM---GGGGAG-RSTRAPGASAAVRPLPALKENVKRVMFY</w:t>
      </w:r>
    </w:p>
    <w:p w14:paraId="50249777" w14:textId="77777777" w:rsidR="00E321F5" w:rsidRPr="00E321F5" w:rsidRDefault="00E321F5" w:rsidP="00E321F5">
      <w:pPr>
        <w:pStyle w:val="HTMLPreformatted"/>
        <w:rPr>
          <w:color w:val="0070C0"/>
          <w:sz w:val="19"/>
          <w:szCs w:val="19"/>
        </w:rPr>
      </w:pPr>
      <w:proofErr w:type="spellStart"/>
      <w:r w:rsidRPr="00E321F5">
        <w:rPr>
          <w:color w:val="0070C0"/>
          <w:sz w:val="19"/>
          <w:szCs w:val="19"/>
        </w:rPr>
        <w:t>Pigeon_pea</w:t>
      </w:r>
      <w:proofErr w:type="spellEnd"/>
      <w:r w:rsidRPr="00E321F5">
        <w:rPr>
          <w:color w:val="0070C0"/>
          <w:sz w:val="19"/>
          <w:szCs w:val="19"/>
        </w:rPr>
        <w:t xml:space="preserve">          YMEPETSDSGSMTSGAVAGRGM--GGGGGLG-RSTRAPGASAAVRPLPALKENVKRVMFY</w:t>
      </w:r>
    </w:p>
    <w:p w14:paraId="26D39755" w14:textId="77777777" w:rsidR="00E321F5" w:rsidRPr="00E321F5" w:rsidRDefault="00E321F5" w:rsidP="00E321F5">
      <w:pPr>
        <w:pStyle w:val="HTMLPreformatted"/>
        <w:rPr>
          <w:color w:val="0070C0"/>
          <w:sz w:val="19"/>
          <w:szCs w:val="19"/>
        </w:rPr>
      </w:pPr>
      <w:r w:rsidRPr="00E321F5">
        <w:rPr>
          <w:color w:val="0070C0"/>
          <w:sz w:val="19"/>
          <w:szCs w:val="19"/>
        </w:rPr>
        <w:t>Soybean             YMEPETSDSGSMTSGAVAGRGMGGGGGGGVG-RSTRAPGANAAVRPLPALKENVKRVMFY</w:t>
      </w:r>
    </w:p>
    <w:p w14:paraId="1E616F53" w14:textId="77777777" w:rsidR="00E321F5" w:rsidRPr="00E321F5" w:rsidRDefault="00E321F5" w:rsidP="00E321F5">
      <w:pPr>
        <w:pStyle w:val="HTMLPreformatted"/>
        <w:rPr>
          <w:color w:val="0070C0"/>
          <w:sz w:val="19"/>
          <w:szCs w:val="19"/>
        </w:rPr>
      </w:pPr>
      <w:proofErr w:type="spellStart"/>
      <w:r w:rsidRPr="00E321F5">
        <w:rPr>
          <w:color w:val="0070C0"/>
          <w:sz w:val="19"/>
          <w:szCs w:val="19"/>
        </w:rPr>
        <w:t>Tepary_bean</w:t>
      </w:r>
      <w:proofErr w:type="spellEnd"/>
      <w:r w:rsidRPr="00E321F5">
        <w:rPr>
          <w:color w:val="0070C0"/>
          <w:sz w:val="19"/>
          <w:szCs w:val="19"/>
        </w:rPr>
        <w:t xml:space="preserve">         YMEPETSDSGSMTSGAVAGRGM----XGGMG-RSTRAPGANAAVRPLPALKENVKRVMFY</w:t>
      </w:r>
    </w:p>
    <w:p w14:paraId="1AF875A8" w14:textId="77777777" w:rsidR="00E321F5" w:rsidRPr="00E321F5" w:rsidRDefault="00E321F5" w:rsidP="00E321F5">
      <w:pPr>
        <w:pStyle w:val="HTMLPreformatted"/>
        <w:rPr>
          <w:color w:val="0070C0"/>
          <w:sz w:val="19"/>
          <w:szCs w:val="19"/>
        </w:rPr>
      </w:pPr>
      <w:proofErr w:type="spellStart"/>
      <w:r w:rsidRPr="00E321F5">
        <w:rPr>
          <w:color w:val="0070C0"/>
          <w:sz w:val="19"/>
          <w:szCs w:val="19"/>
        </w:rPr>
        <w:t>Mung_bean</w:t>
      </w:r>
      <w:proofErr w:type="spellEnd"/>
      <w:r w:rsidRPr="00E321F5">
        <w:rPr>
          <w:color w:val="0070C0"/>
          <w:sz w:val="19"/>
          <w:szCs w:val="19"/>
        </w:rPr>
        <w:t xml:space="preserve">           YMEPETSDSGSMTSGAVAGRGM----GGGIG-RSTRAPGANAAVRPLPALKENVKRVMFY</w:t>
      </w:r>
    </w:p>
    <w:p w14:paraId="48C671D7" w14:textId="77777777" w:rsidR="00E321F5" w:rsidRPr="00E321F5" w:rsidRDefault="00E321F5" w:rsidP="00E321F5">
      <w:pPr>
        <w:pStyle w:val="HTMLPreformatted"/>
        <w:rPr>
          <w:color w:val="0070C0"/>
          <w:sz w:val="19"/>
          <w:szCs w:val="19"/>
        </w:rPr>
      </w:pPr>
      <w:r w:rsidRPr="00E321F5">
        <w:rPr>
          <w:color w:val="0070C0"/>
          <w:sz w:val="19"/>
          <w:szCs w:val="19"/>
        </w:rPr>
        <w:t>Peach               YMEPETSDSGSMTSGAP--------GRGGMGARSTRAPGANAAVRPLPALKENVKRVMFY</w:t>
      </w:r>
    </w:p>
    <w:p w14:paraId="000A2DB6"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astor_bean</w:t>
      </w:r>
      <w:proofErr w:type="spellEnd"/>
      <w:r w:rsidRPr="00E321F5">
        <w:rPr>
          <w:color w:val="0070C0"/>
          <w:sz w:val="19"/>
          <w:szCs w:val="19"/>
        </w:rPr>
        <w:t xml:space="preserve">         YMEPETSDSGSMTSGPVGGRGG---MGGGAGARSTRGPAASAAVRPLPALKENVKRVMFY</w:t>
      </w:r>
    </w:p>
    <w:p w14:paraId="2188421C" w14:textId="77777777" w:rsidR="00E321F5" w:rsidRPr="00E321F5" w:rsidRDefault="00E321F5" w:rsidP="00E321F5">
      <w:pPr>
        <w:pStyle w:val="HTMLPreformatted"/>
        <w:rPr>
          <w:color w:val="0070C0"/>
          <w:sz w:val="19"/>
          <w:szCs w:val="19"/>
        </w:rPr>
      </w:pPr>
      <w:proofErr w:type="spellStart"/>
      <w:r w:rsidRPr="00E321F5">
        <w:rPr>
          <w:color w:val="0070C0"/>
          <w:sz w:val="19"/>
          <w:szCs w:val="19"/>
        </w:rPr>
        <w:t>Cork_oak</w:t>
      </w:r>
      <w:proofErr w:type="spellEnd"/>
      <w:r w:rsidRPr="00E321F5">
        <w:rPr>
          <w:color w:val="0070C0"/>
          <w:sz w:val="19"/>
          <w:szCs w:val="19"/>
        </w:rPr>
        <w:t xml:space="preserve">            YMEPETSDSGSMTSGAAAGRGM-----GGAGPRSTRPPGANAAVRPLPALKENVKRVMFY</w:t>
      </w:r>
    </w:p>
    <w:p w14:paraId="79371C53" w14:textId="21B4620D" w:rsidR="00E321F5" w:rsidRDefault="00E321F5" w:rsidP="00E321F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color w:val="0070C0"/>
          <w:sz w:val="19"/>
          <w:szCs w:val="19"/>
        </w:rPr>
      </w:pPr>
      <w:r w:rsidRPr="00E321F5">
        <w:rPr>
          <w:color w:val="0070C0"/>
          <w:sz w:val="19"/>
          <w:szCs w:val="19"/>
        </w:rPr>
        <w:t xml:space="preserve">                    ::  :  ***.                   *  . * *.* *  *.: ::: :.*..  :</w:t>
      </w:r>
    </w:p>
    <w:p w14:paraId="20225FAC" w14:textId="61BCFFE1" w:rsidR="00FF6B00" w:rsidRDefault="00FF6B00" w:rsidP="00E321F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color w:val="0070C0"/>
        </w:rPr>
      </w:pPr>
    </w:p>
    <w:p w14:paraId="2AB155FF" w14:textId="6F4F8A69" w:rsidR="00FF6B00" w:rsidRDefault="00FF6B00" w:rsidP="00FF6B0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r w:rsidRPr="00FF6B00">
        <w:rPr>
          <w:rFonts w:asciiTheme="minorHAnsi" w:hAnsiTheme="minorHAnsi" w:cstheme="minorHAnsi"/>
          <w:color w:val="FF0000"/>
          <w:sz w:val="24"/>
          <w:szCs w:val="24"/>
        </w:rPr>
        <w:t xml:space="preserve">[Q6] </w:t>
      </w:r>
      <w:r w:rsidRPr="00FF6B00">
        <w:rPr>
          <w:rFonts w:asciiTheme="minorHAnsi" w:hAnsiTheme="minorHAnsi" w:cstheme="minorHAnsi"/>
          <w:sz w:val="24"/>
          <w:szCs w:val="24"/>
        </w:rPr>
        <w:t xml:space="preserve">Create a phylogenetic tree, using either a parsimony or distance-based approach. Bootstrapping and tree rooting are optional. Use “simple phylogeny” online from the EBI or any respected phylogeny program (such as MEGA, PAUP, or </w:t>
      </w:r>
      <w:proofErr w:type="spellStart"/>
      <w:r w:rsidRPr="00FF6B00">
        <w:rPr>
          <w:rFonts w:asciiTheme="minorHAnsi" w:hAnsiTheme="minorHAnsi" w:cstheme="minorHAnsi"/>
          <w:sz w:val="24"/>
          <w:szCs w:val="24"/>
        </w:rPr>
        <w:t>Phylip</w:t>
      </w:r>
      <w:proofErr w:type="spellEnd"/>
      <w:r w:rsidRPr="00FF6B00">
        <w:rPr>
          <w:rFonts w:asciiTheme="minorHAnsi" w:hAnsiTheme="minorHAnsi" w:cstheme="minorHAnsi"/>
          <w:sz w:val="24"/>
          <w:szCs w:val="24"/>
        </w:rPr>
        <w:t>). Paste an image of your Cladogram or tree output in your report</w:t>
      </w:r>
      <w:r>
        <w:rPr>
          <w:rFonts w:asciiTheme="minorHAnsi" w:hAnsiTheme="minorHAnsi" w:cstheme="minorHAnsi"/>
          <w:sz w:val="24"/>
          <w:szCs w:val="24"/>
        </w:rPr>
        <w:t>.</w:t>
      </w:r>
    </w:p>
    <w:p w14:paraId="597DC2EC" w14:textId="5842BDCB" w:rsidR="0006363E" w:rsidRPr="0006363E" w:rsidRDefault="0006363E" w:rsidP="00FF6B0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color w:val="0070C0"/>
          <w:sz w:val="24"/>
          <w:szCs w:val="24"/>
        </w:rPr>
      </w:pPr>
      <w:r>
        <w:rPr>
          <w:rFonts w:asciiTheme="minorHAnsi" w:hAnsiTheme="minorHAnsi" w:cstheme="minorHAnsi"/>
          <w:color w:val="0070C0"/>
          <w:sz w:val="24"/>
          <w:szCs w:val="24"/>
        </w:rPr>
        <w:t xml:space="preserve">I imported the output from MUSCLE into </w:t>
      </w:r>
      <w:proofErr w:type="spellStart"/>
      <w:r>
        <w:rPr>
          <w:rFonts w:asciiTheme="minorHAnsi" w:hAnsiTheme="minorHAnsi" w:cstheme="minorHAnsi"/>
          <w:color w:val="0070C0"/>
          <w:sz w:val="24"/>
          <w:szCs w:val="24"/>
        </w:rPr>
        <w:t>SeaView</w:t>
      </w:r>
      <w:proofErr w:type="spellEnd"/>
      <w:r>
        <w:rPr>
          <w:rFonts w:asciiTheme="minorHAnsi" w:hAnsiTheme="minorHAnsi" w:cstheme="minorHAnsi"/>
          <w:color w:val="0070C0"/>
          <w:sz w:val="24"/>
          <w:szCs w:val="24"/>
        </w:rPr>
        <w:t xml:space="preserve"> to create a distance-based phylogenetic tree (using bootstrapping). See </w:t>
      </w:r>
      <w:r w:rsidR="00321848">
        <w:rPr>
          <w:rFonts w:asciiTheme="minorHAnsi" w:hAnsiTheme="minorHAnsi" w:cstheme="minorHAnsi"/>
          <w:color w:val="0070C0"/>
          <w:sz w:val="24"/>
          <w:szCs w:val="24"/>
        </w:rPr>
        <w:t>next page</w:t>
      </w:r>
      <w:r>
        <w:rPr>
          <w:rFonts w:asciiTheme="minorHAnsi" w:hAnsiTheme="minorHAnsi" w:cstheme="minorHAnsi"/>
          <w:color w:val="0070C0"/>
          <w:sz w:val="24"/>
          <w:szCs w:val="24"/>
        </w:rPr>
        <w:t xml:space="preserve"> for distance analysis parameters and phylogenetic tree.</w:t>
      </w:r>
    </w:p>
    <w:p w14:paraId="4C57063E" w14:textId="2144070F" w:rsidR="00FF6B00" w:rsidRDefault="0006363E"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jc w:val="right"/>
        <w:rPr>
          <w:rFonts w:asciiTheme="minorHAnsi" w:hAnsiTheme="minorHAnsi" w:cstheme="minorHAnsi"/>
          <w:color w:val="0070C0"/>
          <w:sz w:val="24"/>
          <w:szCs w:val="24"/>
        </w:rPr>
      </w:pPr>
      <w:r w:rsidRPr="001E7ECA">
        <w:rPr>
          <w:rFonts w:asciiTheme="minorHAnsi" w:hAnsiTheme="minorHAnsi" w:cstheme="minorHAnsi"/>
          <w:noProof/>
          <w:color w:val="0070C0"/>
          <w:sz w:val="24"/>
          <w:szCs w:val="24"/>
        </w:rPr>
        <w:lastRenderedPageBreak/>
        <w:drawing>
          <wp:anchor distT="0" distB="0" distL="114300" distR="114300" simplePos="0" relativeHeight="251658240" behindDoc="0" locked="0" layoutInCell="1" allowOverlap="1" wp14:anchorId="4BD43BEB" wp14:editId="22C67DCD">
            <wp:simplePos x="0" y="0"/>
            <wp:positionH relativeFrom="margin">
              <wp:align>left</wp:align>
            </wp:positionH>
            <wp:positionV relativeFrom="paragraph">
              <wp:posOffset>19050</wp:posOffset>
            </wp:positionV>
            <wp:extent cx="2413000" cy="2592070"/>
            <wp:effectExtent l="19050" t="19050" r="25400" b="17780"/>
            <wp:wrapThrough wrapText="bothSides">
              <wp:wrapPolygon edited="0">
                <wp:start x="-171" y="-159"/>
                <wp:lineTo x="-171" y="21589"/>
                <wp:lineTo x="21657" y="21589"/>
                <wp:lineTo x="21657" y="-159"/>
                <wp:lineTo x="-171" y="-159"/>
              </wp:wrapPolygon>
            </wp:wrapThrough>
            <wp:docPr id="5" name="Picture 1">
              <a:extLst xmlns:a="http://schemas.openxmlformats.org/drawingml/2006/main">
                <a:ext uri="{FF2B5EF4-FFF2-40B4-BE49-F238E27FC236}">
                  <a16:creationId xmlns:a16="http://schemas.microsoft.com/office/drawing/2014/main" id="{4F64A989-0AF9-4C29-84F5-7DD22192BA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F64A989-0AF9-4C29-84F5-7DD22192BAF8}"/>
                        </a:ext>
                      </a:extLst>
                    </pic:cNvPr>
                    <pic:cNvPicPr>
                      <a:picLocks noChangeAspect="1"/>
                    </pic:cNvPicPr>
                  </pic:nvPicPr>
                  <pic:blipFill rotWithShape="1">
                    <a:blip r:embed="rId28">
                      <a:extLst>
                        <a:ext uri="{28A0092B-C50C-407E-A947-70E740481C1C}">
                          <a14:useLocalDpi xmlns:a14="http://schemas.microsoft.com/office/drawing/2010/main" val="0"/>
                        </a:ext>
                      </a:extLst>
                    </a:blip>
                    <a:srcRect l="2087" t="3554" r="78119" b="58629"/>
                    <a:stretch/>
                  </pic:blipFill>
                  <pic:spPr>
                    <a:xfrm>
                      <a:off x="0" y="0"/>
                      <a:ext cx="2413000" cy="25920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1E7ECA" w:rsidRPr="001E7ECA">
        <w:rPr>
          <w:rFonts w:asciiTheme="minorHAnsi" w:hAnsiTheme="minorHAnsi" w:cstheme="minorHAnsi"/>
          <w:noProof/>
          <w:color w:val="0070C0"/>
          <w:sz w:val="24"/>
          <w:szCs w:val="24"/>
        </w:rPr>
        <w:drawing>
          <wp:inline distT="0" distB="0" distL="0" distR="0" wp14:anchorId="6476F4C2" wp14:editId="211D8A85">
            <wp:extent cx="8229600" cy="271242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5400000">
                      <a:off x="0" y="0"/>
                      <a:ext cx="8229600" cy="2712427"/>
                    </a:xfrm>
                    <a:prstGeom prst="rect">
                      <a:avLst/>
                    </a:prstGeom>
                    <a:noFill/>
                    <a:ln>
                      <a:noFill/>
                    </a:ln>
                  </pic:spPr>
                </pic:pic>
              </a:graphicData>
            </a:graphic>
          </wp:inline>
        </w:drawing>
      </w:r>
    </w:p>
    <w:p w14:paraId="350B9C34" w14:textId="3B292C20" w:rsidR="00F24D44" w:rsidRPr="00F24D44" w:rsidRDefault="00F24D44"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r w:rsidRPr="00F24D44">
        <w:rPr>
          <w:rFonts w:asciiTheme="minorHAnsi" w:hAnsiTheme="minorHAnsi" w:cstheme="minorHAnsi"/>
          <w:color w:val="FF0000"/>
          <w:sz w:val="24"/>
          <w:szCs w:val="24"/>
        </w:rPr>
        <w:lastRenderedPageBreak/>
        <w:t>[Q</w:t>
      </w:r>
      <w:r w:rsidR="00B06789">
        <w:rPr>
          <w:rFonts w:asciiTheme="minorHAnsi" w:hAnsiTheme="minorHAnsi" w:cstheme="minorHAnsi"/>
          <w:color w:val="FF0000"/>
          <w:sz w:val="24"/>
          <w:szCs w:val="24"/>
        </w:rPr>
        <w:t>7</w:t>
      </w:r>
      <w:r w:rsidRPr="00F24D44">
        <w:rPr>
          <w:rFonts w:asciiTheme="minorHAnsi" w:hAnsiTheme="minorHAnsi" w:cstheme="minorHAnsi"/>
          <w:color w:val="FF0000"/>
          <w:sz w:val="24"/>
          <w:szCs w:val="24"/>
        </w:rPr>
        <w:t xml:space="preserve">] </w:t>
      </w:r>
      <w:r w:rsidRPr="00F24D44">
        <w:rPr>
          <w:rFonts w:asciiTheme="minorHAnsi" w:hAnsiTheme="minorHAnsi" w:cstheme="minorHAnsi"/>
          <w:sz w:val="24"/>
          <w:szCs w:val="24"/>
        </w:rPr>
        <w:t xml:space="preserve">Generate a sequence identity based </w:t>
      </w:r>
      <w:r w:rsidRPr="00F24D44">
        <w:rPr>
          <w:rFonts w:asciiTheme="minorHAnsi" w:hAnsiTheme="minorHAnsi" w:cstheme="minorHAnsi"/>
          <w:b/>
          <w:sz w:val="24"/>
          <w:szCs w:val="24"/>
        </w:rPr>
        <w:t>heatmap</w:t>
      </w:r>
      <w:r w:rsidRPr="00F24D44">
        <w:rPr>
          <w:rFonts w:asciiTheme="minorHAnsi" w:hAnsiTheme="minorHAnsi" w:cstheme="minorHAnsi"/>
          <w:sz w:val="24"/>
          <w:szCs w:val="24"/>
        </w:rPr>
        <w:t xml:space="preserve"> of your aligned sequences using R</w:t>
      </w:r>
      <w:r>
        <w:rPr>
          <w:rFonts w:asciiTheme="minorHAnsi" w:hAnsiTheme="minorHAnsi" w:cstheme="minorHAnsi"/>
          <w:sz w:val="24"/>
          <w:szCs w:val="24"/>
        </w:rPr>
        <w:t>.</w:t>
      </w:r>
    </w:p>
    <w:p w14:paraId="15801795" w14:textId="6C0F12CB" w:rsidR="0006363E" w:rsidRDefault="00F24D44"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r w:rsidRPr="00F24D44">
        <w:rPr>
          <w:rFonts w:asciiTheme="minorHAnsi" w:hAnsiTheme="minorHAnsi" w:cstheme="minorHAnsi"/>
          <w:sz w:val="24"/>
          <w:szCs w:val="24"/>
        </w:rPr>
        <w:t xml:space="preserve">If </w:t>
      </w:r>
      <w:r w:rsidR="00321848" w:rsidRPr="00F24D44">
        <w:rPr>
          <w:rFonts w:asciiTheme="minorHAnsi" w:hAnsiTheme="minorHAnsi" w:cstheme="minorHAnsi"/>
          <w:sz w:val="24"/>
          <w:szCs w:val="24"/>
        </w:rPr>
        <w:t>necessary,</w:t>
      </w:r>
      <w:r w:rsidRPr="00F24D44">
        <w:rPr>
          <w:rFonts w:asciiTheme="minorHAnsi" w:hAnsiTheme="minorHAnsi" w:cstheme="minorHAnsi"/>
          <w:sz w:val="24"/>
          <w:szCs w:val="24"/>
        </w:rPr>
        <w:t xml:space="preserve"> convert your sequence alignment to the ubiquitous FASTA format (Seaview can read in </w:t>
      </w:r>
      <w:proofErr w:type="spellStart"/>
      <w:r w:rsidRPr="00F24D44">
        <w:rPr>
          <w:rFonts w:asciiTheme="minorHAnsi" w:hAnsiTheme="minorHAnsi" w:cstheme="minorHAnsi"/>
          <w:sz w:val="24"/>
          <w:szCs w:val="24"/>
        </w:rPr>
        <w:t>clustal</w:t>
      </w:r>
      <w:proofErr w:type="spellEnd"/>
      <w:r w:rsidRPr="00F24D44">
        <w:rPr>
          <w:rFonts w:asciiTheme="minorHAnsi" w:hAnsiTheme="minorHAnsi" w:cstheme="minorHAnsi"/>
          <w:sz w:val="24"/>
          <w:szCs w:val="24"/>
        </w:rPr>
        <w:t xml:space="preserve"> format and “Save as” FASTA format for example). Read this FASTA format alignment into R with the help of functions in the Bio3D package. Calculate a sequence identity matrix (again using a function within the </w:t>
      </w:r>
      <w:r w:rsidRPr="00F24D44">
        <w:rPr>
          <w:rFonts w:asciiTheme="minorHAnsi" w:hAnsiTheme="minorHAnsi" w:cstheme="minorHAnsi"/>
          <w:b/>
          <w:sz w:val="24"/>
          <w:szCs w:val="24"/>
        </w:rPr>
        <w:t>Bio3D package</w:t>
      </w:r>
      <w:r w:rsidRPr="00F24D44">
        <w:rPr>
          <w:rFonts w:asciiTheme="minorHAnsi" w:hAnsiTheme="minorHAnsi" w:cstheme="minorHAnsi"/>
          <w:sz w:val="24"/>
          <w:szCs w:val="24"/>
        </w:rPr>
        <w:t>). Then generate a heatmap plot and add to your report. Do make sure your labels are visible and not cut at the figure margins.</w:t>
      </w:r>
    </w:p>
    <w:p w14:paraId="672D99C9" w14:textId="77777777" w:rsidR="00B06789" w:rsidRDefault="00B06789"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p>
    <w:p w14:paraId="03C19201" w14:textId="7225B7F0" w:rsidR="00F24D44" w:rsidRDefault="00234C51"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r>
        <w:rPr>
          <w:rFonts w:asciiTheme="minorHAnsi" w:hAnsiTheme="minorHAnsi" w:cstheme="minorHAnsi"/>
          <w:noProof/>
          <w:sz w:val="24"/>
          <w:szCs w:val="24"/>
        </w:rPr>
        <w:drawing>
          <wp:inline distT="0" distB="0" distL="0" distR="0" wp14:anchorId="2C0E66DA" wp14:editId="669DC237">
            <wp:extent cx="45720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eatmap.png"/>
                    <pic:cNvPicPr/>
                  </pic:nvPicPr>
                  <pic:blipFill>
                    <a:blip r:embed="rId30">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bookmarkStart w:id="0" w:name="_GoBack"/>
      <w:bookmarkEnd w:id="0"/>
    </w:p>
    <w:p w14:paraId="61C0EF28" w14:textId="41A3C2E6" w:rsidR="00B06789" w:rsidRDefault="00B06789"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p>
    <w:p w14:paraId="4278C493" w14:textId="632F1B6D" w:rsidR="00B06789" w:rsidRDefault="00B06789"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r w:rsidRPr="00B06789">
        <w:rPr>
          <w:rFonts w:asciiTheme="minorHAnsi" w:hAnsiTheme="minorHAnsi" w:cstheme="minorHAnsi"/>
          <w:color w:val="FF0000"/>
          <w:sz w:val="24"/>
          <w:szCs w:val="24"/>
        </w:rPr>
        <w:t>[Q8]</w:t>
      </w:r>
      <w:r w:rsidRPr="00B06789">
        <w:rPr>
          <w:rFonts w:asciiTheme="minorHAnsi" w:hAnsiTheme="minorHAnsi" w:cstheme="minorHAnsi"/>
          <w:sz w:val="24"/>
          <w:szCs w:val="24"/>
        </w:rPr>
        <w:t xml:space="preserve"> Using R/Bio3D (or an online blast server if you prefer), search the main protein structure database for the most similar atomic resolution structures to your aligned sequences</w:t>
      </w:r>
      <w:r>
        <w:rPr>
          <w:rFonts w:asciiTheme="minorHAnsi" w:hAnsiTheme="minorHAnsi" w:cstheme="minorHAnsi"/>
          <w:sz w:val="24"/>
          <w:szCs w:val="24"/>
        </w:rPr>
        <w:t>.</w:t>
      </w:r>
    </w:p>
    <w:p w14:paraId="213C1D76" w14:textId="1950EED5" w:rsidR="00B06789" w:rsidRDefault="00B06789"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r w:rsidRPr="00B06789">
        <w:rPr>
          <w:rFonts w:asciiTheme="minorHAnsi" w:hAnsiTheme="minorHAnsi" w:cstheme="minorHAnsi"/>
          <w:sz w:val="24"/>
          <w:szCs w:val="24"/>
        </w:rPr>
        <w:t xml:space="preserve">List the top 3 </w:t>
      </w:r>
      <w:r w:rsidRPr="00B06789">
        <w:rPr>
          <w:rFonts w:asciiTheme="minorHAnsi" w:hAnsiTheme="minorHAnsi" w:cstheme="minorHAnsi"/>
          <w:i/>
          <w:sz w:val="24"/>
          <w:szCs w:val="24"/>
        </w:rPr>
        <w:t>unique</w:t>
      </w:r>
      <w:r w:rsidRPr="00B06789">
        <w:rPr>
          <w:rFonts w:asciiTheme="minorHAnsi" w:hAnsiTheme="minorHAnsi" w:cstheme="minorHAnsi"/>
          <w:sz w:val="24"/>
          <w:szCs w:val="24"/>
        </w:rPr>
        <w:t xml:space="preserve"> hits (i.e. not hits representing different chains from the same structure) along with their </w:t>
      </w:r>
      <w:proofErr w:type="spellStart"/>
      <w:r w:rsidRPr="00B06789">
        <w:rPr>
          <w:rFonts w:asciiTheme="minorHAnsi" w:hAnsiTheme="minorHAnsi" w:cstheme="minorHAnsi"/>
          <w:sz w:val="24"/>
          <w:szCs w:val="24"/>
        </w:rPr>
        <w:t>Evalue</w:t>
      </w:r>
      <w:proofErr w:type="spellEnd"/>
      <w:r w:rsidRPr="00B06789">
        <w:rPr>
          <w:rFonts w:asciiTheme="minorHAnsi" w:hAnsiTheme="minorHAnsi" w:cstheme="minorHAnsi"/>
          <w:sz w:val="24"/>
          <w:szCs w:val="24"/>
        </w:rPr>
        <w:t xml:space="preserve"> and sequence identity to your query. Please also add annotation details of these structures. For example</w:t>
      </w:r>
      <w:r w:rsidR="00321848">
        <w:rPr>
          <w:rFonts w:asciiTheme="minorHAnsi" w:hAnsiTheme="minorHAnsi" w:cstheme="minorHAnsi"/>
          <w:sz w:val="24"/>
          <w:szCs w:val="24"/>
        </w:rPr>
        <w:t>,</w:t>
      </w:r>
      <w:r w:rsidRPr="00B06789">
        <w:rPr>
          <w:rFonts w:asciiTheme="minorHAnsi" w:hAnsiTheme="minorHAnsi" w:cstheme="minorHAnsi"/>
          <w:sz w:val="24"/>
          <w:szCs w:val="24"/>
        </w:rPr>
        <w:t xml:space="preserve"> include the annotation terms PDB identifier (</w:t>
      </w:r>
      <w:proofErr w:type="spellStart"/>
      <w:r w:rsidRPr="00B06789">
        <w:rPr>
          <w:rFonts w:asciiTheme="minorHAnsi" w:hAnsiTheme="minorHAnsi" w:cstheme="minorHAnsi"/>
          <w:sz w:val="24"/>
          <w:szCs w:val="24"/>
        </w:rPr>
        <w:t>structureId</w:t>
      </w:r>
      <w:proofErr w:type="spellEnd"/>
      <w:r w:rsidRPr="00B06789">
        <w:rPr>
          <w:rFonts w:asciiTheme="minorHAnsi" w:hAnsiTheme="minorHAnsi" w:cstheme="minorHAnsi"/>
          <w:sz w:val="24"/>
          <w:szCs w:val="24"/>
        </w:rPr>
        <w:t xml:space="preserve">), </w:t>
      </w:r>
      <w:r w:rsidRPr="00B06789">
        <w:rPr>
          <w:rFonts w:asciiTheme="minorHAnsi" w:hAnsiTheme="minorHAnsi" w:cstheme="minorHAnsi"/>
          <w:sz w:val="24"/>
          <w:szCs w:val="24"/>
        </w:rPr>
        <w:lastRenderedPageBreak/>
        <w:t>Method used to solve the structure (</w:t>
      </w:r>
      <w:proofErr w:type="spellStart"/>
      <w:r w:rsidRPr="00B06789">
        <w:rPr>
          <w:rFonts w:asciiTheme="minorHAnsi" w:hAnsiTheme="minorHAnsi" w:cstheme="minorHAnsi"/>
          <w:sz w:val="24"/>
          <w:szCs w:val="24"/>
        </w:rPr>
        <w:t>experimentalTechnique</w:t>
      </w:r>
      <w:proofErr w:type="spellEnd"/>
      <w:r w:rsidRPr="00B06789">
        <w:rPr>
          <w:rFonts w:asciiTheme="minorHAnsi" w:hAnsiTheme="minorHAnsi" w:cstheme="minorHAnsi"/>
          <w:sz w:val="24"/>
          <w:szCs w:val="24"/>
        </w:rPr>
        <w:t>), resolution (resolution), and source organism (source).</w:t>
      </w:r>
    </w:p>
    <w:p w14:paraId="29DDE7E6" w14:textId="77777777" w:rsidR="00B06789" w:rsidRDefault="00B06789"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r w:rsidRPr="00B06789">
        <w:rPr>
          <w:rFonts w:asciiTheme="minorHAnsi" w:hAnsiTheme="minorHAnsi" w:cstheme="minorHAnsi"/>
          <w:sz w:val="24"/>
          <w:szCs w:val="24"/>
        </w:rPr>
        <w:t xml:space="preserve">HINT: You can use a single sequence from your alignment or generate a consensus sequence from your alignment using the Bio3D function </w:t>
      </w:r>
      <w:proofErr w:type="gramStart"/>
      <w:r w:rsidRPr="00B06789">
        <w:rPr>
          <w:rFonts w:asciiTheme="minorHAnsi" w:hAnsiTheme="minorHAnsi" w:cstheme="minorHAnsi"/>
          <w:sz w:val="24"/>
          <w:szCs w:val="24"/>
        </w:rPr>
        <w:t>consensus(</w:t>
      </w:r>
      <w:proofErr w:type="gramEnd"/>
      <w:r w:rsidRPr="00B06789">
        <w:rPr>
          <w:rFonts w:asciiTheme="minorHAnsi" w:hAnsiTheme="minorHAnsi" w:cstheme="minorHAnsi"/>
          <w:sz w:val="24"/>
          <w:szCs w:val="24"/>
        </w:rPr>
        <w:t xml:space="preserve">).  The Bio3D functions </w:t>
      </w:r>
      <w:proofErr w:type="gramStart"/>
      <w:r w:rsidRPr="00B06789">
        <w:rPr>
          <w:rFonts w:asciiTheme="minorHAnsi" w:hAnsiTheme="minorHAnsi" w:cstheme="minorHAnsi"/>
          <w:sz w:val="24"/>
          <w:szCs w:val="24"/>
        </w:rPr>
        <w:t>blast.pdb(</w:t>
      </w:r>
      <w:proofErr w:type="gramEnd"/>
      <w:r w:rsidRPr="00B06789">
        <w:rPr>
          <w:rFonts w:asciiTheme="minorHAnsi" w:hAnsiTheme="minorHAnsi" w:cstheme="minorHAnsi"/>
          <w:sz w:val="24"/>
          <w:szCs w:val="24"/>
        </w:rPr>
        <w:t xml:space="preserve">), </w:t>
      </w:r>
      <w:proofErr w:type="spellStart"/>
      <w:r w:rsidRPr="00B06789">
        <w:rPr>
          <w:rFonts w:asciiTheme="minorHAnsi" w:hAnsiTheme="minorHAnsi" w:cstheme="minorHAnsi"/>
          <w:sz w:val="24"/>
          <w:szCs w:val="24"/>
        </w:rPr>
        <w:t>plot.blast</w:t>
      </w:r>
      <w:proofErr w:type="spellEnd"/>
      <w:r w:rsidRPr="00B06789">
        <w:rPr>
          <w:rFonts w:asciiTheme="minorHAnsi" w:hAnsiTheme="minorHAnsi" w:cstheme="minorHAnsi"/>
          <w:sz w:val="24"/>
          <w:szCs w:val="24"/>
        </w:rPr>
        <w:t xml:space="preserve">() and </w:t>
      </w:r>
      <w:proofErr w:type="spellStart"/>
      <w:r w:rsidRPr="00B06789">
        <w:rPr>
          <w:rFonts w:asciiTheme="minorHAnsi" w:hAnsiTheme="minorHAnsi" w:cstheme="minorHAnsi"/>
          <w:sz w:val="24"/>
          <w:szCs w:val="24"/>
        </w:rPr>
        <w:t>pdb.annotate</w:t>
      </w:r>
      <w:proofErr w:type="spellEnd"/>
      <w:r w:rsidRPr="00B06789">
        <w:rPr>
          <w:rFonts w:asciiTheme="minorHAnsi" w:hAnsiTheme="minorHAnsi" w:cstheme="minorHAnsi"/>
          <w:sz w:val="24"/>
          <w:szCs w:val="24"/>
        </w:rPr>
        <w:t xml:space="preserve">() are likely to be of most relevance for completing this task. Note that the results of </w:t>
      </w:r>
      <w:proofErr w:type="gramStart"/>
      <w:r w:rsidRPr="00B06789">
        <w:rPr>
          <w:rFonts w:asciiTheme="minorHAnsi" w:hAnsiTheme="minorHAnsi" w:cstheme="minorHAnsi"/>
          <w:sz w:val="24"/>
          <w:szCs w:val="24"/>
        </w:rPr>
        <w:t>blast.pdb(</w:t>
      </w:r>
      <w:proofErr w:type="gramEnd"/>
      <w:r w:rsidRPr="00B06789">
        <w:rPr>
          <w:rFonts w:asciiTheme="minorHAnsi" w:hAnsiTheme="minorHAnsi" w:cstheme="minorHAnsi"/>
          <w:sz w:val="24"/>
          <w:szCs w:val="24"/>
        </w:rPr>
        <w:t xml:space="preserve">) contain the hits PDB identifier (or pdb.id) as well as </w:t>
      </w:r>
      <w:proofErr w:type="spellStart"/>
      <w:r w:rsidRPr="00B06789">
        <w:rPr>
          <w:rFonts w:asciiTheme="minorHAnsi" w:hAnsiTheme="minorHAnsi" w:cstheme="minorHAnsi"/>
          <w:sz w:val="24"/>
          <w:szCs w:val="24"/>
        </w:rPr>
        <w:t>Evalue</w:t>
      </w:r>
      <w:proofErr w:type="spellEnd"/>
      <w:r w:rsidRPr="00B06789">
        <w:rPr>
          <w:rFonts w:asciiTheme="minorHAnsi" w:hAnsiTheme="minorHAnsi" w:cstheme="minorHAnsi"/>
          <w:sz w:val="24"/>
          <w:szCs w:val="24"/>
        </w:rPr>
        <w:t xml:space="preserve"> and identity. The results of </w:t>
      </w:r>
      <w:proofErr w:type="spellStart"/>
      <w:proofErr w:type="gramStart"/>
      <w:r w:rsidRPr="00B06789">
        <w:rPr>
          <w:rFonts w:asciiTheme="minorHAnsi" w:hAnsiTheme="minorHAnsi" w:cstheme="minorHAnsi"/>
          <w:sz w:val="24"/>
          <w:szCs w:val="24"/>
        </w:rPr>
        <w:t>pdb.annotate</w:t>
      </w:r>
      <w:proofErr w:type="spellEnd"/>
      <w:proofErr w:type="gramEnd"/>
      <w:r w:rsidRPr="00B06789">
        <w:rPr>
          <w:rFonts w:asciiTheme="minorHAnsi" w:hAnsiTheme="minorHAnsi" w:cstheme="minorHAnsi"/>
          <w:sz w:val="24"/>
          <w:szCs w:val="24"/>
        </w:rPr>
        <w:t>() contain the other annotation terms noted above.</w:t>
      </w:r>
    </w:p>
    <w:p w14:paraId="2068B71E" w14:textId="5F13C7A1" w:rsidR="00B06789" w:rsidRDefault="00B06789"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r w:rsidRPr="00B06789">
        <w:rPr>
          <w:rFonts w:asciiTheme="minorHAnsi" w:hAnsiTheme="minorHAnsi" w:cstheme="minorHAnsi"/>
          <w:sz w:val="24"/>
          <w:szCs w:val="24"/>
        </w:rPr>
        <w:t>Note that if your consensus sequence has lots of gap positions then it will be better to use an original sequence from the alignment for your search of the PDB. In this case you could chose the sequence with the highest identity to all others in your alignment by calculating the row-wise maximum from your sequence identity matrix.</w:t>
      </w:r>
    </w:p>
    <w:tbl>
      <w:tblPr>
        <w:tblW w:w="9322" w:type="dxa"/>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796"/>
        <w:gridCol w:w="2259"/>
        <w:gridCol w:w="1260"/>
        <w:gridCol w:w="2970"/>
        <w:gridCol w:w="1077"/>
        <w:gridCol w:w="960"/>
      </w:tblGrid>
      <w:tr w:rsidR="0008437E" w:rsidRPr="00D17516" w14:paraId="19E4A30C" w14:textId="77777777" w:rsidTr="0008437E">
        <w:trPr>
          <w:trHeight w:val="300"/>
        </w:trPr>
        <w:tc>
          <w:tcPr>
            <w:tcW w:w="796" w:type="dxa"/>
            <w:shd w:val="clear" w:color="auto" w:fill="auto"/>
            <w:noWrap/>
            <w:vAlign w:val="bottom"/>
            <w:hideMark/>
          </w:tcPr>
          <w:p w14:paraId="139F99F9" w14:textId="77777777" w:rsidR="00D17516" w:rsidRPr="00D17516" w:rsidRDefault="00D17516" w:rsidP="00D17516">
            <w:pPr>
              <w:spacing w:after="0" w:line="240" w:lineRule="auto"/>
              <w:rPr>
                <w:rFonts w:eastAsia="Times New Roman" w:cstheme="minorHAnsi"/>
                <w:color w:val="0070C0"/>
                <w:sz w:val="24"/>
              </w:rPr>
            </w:pPr>
            <w:r w:rsidRPr="00D17516">
              <w:rPr>
                <w:rFonts w:eastAsia="Times New Roman" w:cstheme="minorHAnsi"/>
                <w:color w:val="0070C0"/>
                <w:sz w:val="24"/>
              </w:rPr>
              <w:t>ID</w:t>
            </w:r>
          </w:p>
        </w:tc>
        <w:tc>
          <w:tcPr>
            <w:tcW w:w="2259" w:type="dxa"/>
            <w:shd w:val="clear" w:color="auto" w:fill="auto"/>
            <w:noWrap/>
            <w:vAlign w:val="bottom"/>
            <w:hideMark/>
          </w:tcPr>
          <w:p w14:paraId="6CE298A1" w14:textId="77777777" w:rsidR="00D17516" w:rsidRPr="00D17516" w:rsidRDefault="00D17516" w:rsidP="00D17516">
            <w:pPr>
              <w:spacing w:after="0" w:line="240" w:lineRule="auto"/>
              <w:rPr>
                <w:rFonts w:eastAsia="Times New Roman" w:cstheme="minorHAnsi"/>
                <w:color w:val="0070C0"/>
                <w:sz w:val="24"/>
              </w:rPr>
            </w:pPr>
            <w:r w:rsidRPr="00D17516">
              <w:rPr>
                <w:rFonts w:eastAsia="Times New Roman" w:cstheme="minorHAnsi"/>
                <w:color w:val="0070C0"/>
                <w:sz w:val="24"/>
              </w:rPr>
              <w:t>Technique</w:t>
            </w:r>
          </w:p>
        </w:tc>
        <w:tc>
          <w:tcPr>
            <w:tcW w:w="1260" w:type="dxa"/>
            <w:shd w:val="clear" w:color="auto" w:fill="auto"/>
            <w:noWrap/>
            <w:vAlign w:val="bottom"/>
            <w:hideMark/>
          </w:tcPr>
          <w:p w14:paraId="4C065B03" w14:textId="77777777" w:rsidR="00D17516" w:rsidRPr="00D17516" w:rsidRDefault="00D17516" w:rsidP="00D17516">
            <w:pPr>
              <w:spacing w:after="0" w:line="240" w:lineRule="auto"/>
              <w:rPr>
                <w:rFonts w:eastAsia="Times New Roman" w:cstheme="minorHAnsi"/>
                <w:color w:val="0070C0"/>
                <w:sz w:val="24"/>
              </w:rPr>
            </w:pPr>
            <w:r w:rsidRPr="00D17516">
              <w:rPr>
                <w:rFonts w:eastAsia="Times New Roman" w:cstheme="minorHAnsi"/>
                <w:color w:val="0070C0"/>
                <w:sz w:val="24"/>
              </w:rPr>
              <w:t>Resolution</w:t>
            </w:r>
          </w:p>
        </w:tc>
        <w:tc>
          <w:tcPr>
            <w:tcW w:w="2970" w:type="dxa"/>
            <w:shd w:val="clear" w:color="auto" w:fill="auto"/>
            <w:noWrap/>
            <w:vAlign w:val="bottom"/>
            <w:hideMark/>
          </w:tcPr>
          <w:p w14:paraId="2ADE6C1D" w14:textId="77777777" w:rsidR="00D17516" w:rsidRPr="00D17516" w:rsidRDefault="00D17516" w:rsidP="00D17516">
            <w:pPr>
              <w:spacing w:after="0" w:line="240" w:lineRule="auto"/>
              <w:rPr>
                <w:rFonts w:eastAsia="Times New Roman" w:cstheme="minorHAnsi"/>
                <w:color w:val="0070C0"/>
                <w:sz w:val="24"/>
              </w:rPr>
            </w:pPr>
            <w:r w:rsidRPr="00D17516">
              <w:rPr>
                <w:rFonts w:eastAsia="Times New Roman" w:cstheme="minorHAnsi"/>
                <w:color w:val="0070C0"/>
                <w:sz w:val="24"/>
              </w:rPr>
              <w:t>Source</w:t>
            </w:r>
          </w:p>
        </w:tc>
        <w:tc>
          <w:tcPr>
            <w:tcW w:w="1077" w:type="dxa"/>
            <w:shd w:val="clear" w:color="auto" w:fill="auto"/>
            <w:noWrap/>
            <w:vAlign w:val="bottom"/>
            <w:hideMark/>
          </w:tcPr>
          <w:p w14:paraId="31E66F33" w14:textId="77777777" w:rsidR="00D17516" w:rsidRPr="00D17516" w:rsidRDefault="00D17516" w:rsidP="00D17516">
            <w:pPr>
              <w:spacing w:after="0" w:line="240" w:lineRule="auto"/>
              <w:rPr>
                <w:rFonts w:eastAsia="Times New Roman" w:cstheme="minorHAnsi"/>
                <w:color w:val="0070C0"/>
                <w:sz w:val="24"/>
              </w:rPr>
            </w:pPr>
            <w:proofErr w:type="spellStart"/>
            <w:r w:rsidRPr="00D17516">
              <w:rPr>
                <w:rFonts w:eastAsia="Times New Roman" w:cstheme="minorHAnsi"/>
                <w:color w:val="0070C0"/>
                <w:sz w:val="24"/>
              </w:rPr>
              <w:t>Evalue</w:t>
            </w:r>
            <w:proofErr w:type="spellEnd"/>
          </w:p>
        </w:tc>
        <w:tc>
          <w:tcPr>
            <w:tcW w:w="960" w:type="dxa"/>
            <w:shd w:val="clear" w:color="auto" w:fill="auto"/>
            <w:noWrap/>
            <w:vAlign w:val="bottom"/>
            <w:hideMark/>
          </w:tcPr>
          <w:p w14:paraId="7044C91F" w14:textId="77777777" w:rsidR="00D17516" w:rsidRPr="00D17516" w:rsidRDefault="00D17516" w:rsidP="00D17516">
            <w:pPr>
              <w:spacing w:after="0" w:line="240" w:lineRule="auto"/>
              <w:rPr>
                <w:rFonts w:eastAsia="Times New Roman" w:cstheme="minorHAnsi"/>
                <w:color w:val="0070C0"/>
                <w:sz w:val="24"/>
              </w:rPr>
            </w:pPr>
            <w:r w:rsidRPr="00D17516">
              <w:rPr>
                <w:rFonts w:eastAsia="Times New Roman" w:cstheme="minorHAnsi"/>
                <w:color w:val="0070C0"/>
                <w:sz w:val="24"/>
              </w:rPr>
              <w:t>Identity</w:t>
            </w:r>
          </w:p>
        </w:tc>
      </w:tr>
      <w:tr w:rsidR="0008437E" w:rsidRPr="00D17516" w14:paraId="5AFEB184" w14:textId="77777777" w:rsidTr="0008437E">
        <w:trPr>
          <w:trHeight w:val="300"/>
        </w:trPr>
        <w:tc>
          <w:tcPr>
            <w:tcW w:w="796" w:type="dxa"/>
            <w:shd w:val="clear" w:color="auto" w:fill="auto"/>
            <w:noWrap/>
            <w:vAlign w:val="bottom"/>
            <w:hideMark/>
          </w:tcPr>
          <w:p w14:paraId="734FD5B4" w14:textId="77777777" w:rsidR="00D17516" w:rsidRPr="00D17516" w:rsidRDefault="00D17516" w:rsidP="00D17516">
            <w:pPr>
              <w:spacing w:after="0" w:line="240" w:lineRule="auto"/>
              <w:rPr>
                <w:rFonts w:eastAsia="Times New Roman" w:cstheme="minorHAnsi"/>
                <w:color w:val="0070C0"/>
                <w:sz w:val="24"/>
              </w:rPr>
            </w:pPr>
            <w:r w:rsidRPr="00D17516">
              <w:rPr>
                <w:rFonts w:eastAsia="Times New Roman" w:cstheme="minorHAnsi"/>
                <w:color w:val="0070C0"/>
                <w:sz w:val="24"/>
              </w:rPr>
              <w:t>5VM9</w:t>
            </w:r>
          </w:p>
        </w:tc>
        <w:tc>
          <w:tcPr>
            <w:tcW w:w="2259" w:type="dxa"/>
            <w:shd w:val="clear" w:color="auto" w:fill="auto"/>
            <w:noWrap/>
            <w:vAlign w:val="bottom"/>
            <w:hideMark/>
          </w:tcPr>
          <w:p w14:paraId="58C64C21" w14:textId="77777777" w:rsidR="00D17516" w:rsidRPr="00D17516" w:rsidRDefault="00D17516" w:rsidP="00D17516">
            <w:pPr>
              <w:spacing w:after="0" w:line="240" w:lineRule="auto"/>
              <w:rPr>
                <w:rFonts w:eastAsia="Times New Roman" w:cstheme="minorHAnsi"/>
                <w:color w:val="0070C0"/>
                <w:sz w:val="24"/>
              </w:rPr>
            </w:pPr>
            <w:r w:rsidRPr="00D17516">
              <w:rPr>
                <w:rFonts w:eastAsia="Times New Roman" w:cstheme="minorHAnsi"/>
                <w:color w:val="0070C0"/>
                <w:sz w:val="24"/>
              </w:rPr>
              <w:t>X-RAY DIFFRACTION</w:t>
            </w:r>
          </w:p>
        </w:tc>
        <w:tc>
          <w:tcPr>
            <w:tcW w:w="1260" w:type="dxa"/>
            <w:shd w:val="clear" w:color="auto" w:fill="auto"/>
            <w:noWrap/>
            <w:vAlign w:val="bottom"/>
            <w:hideMark/>
          </w:tcPr>
          <w:p w14:paraId="4A638400" w14:textId="77777777" w:rsidR="00D17516" w:rsidRPr="00D17516" w:rsidRDefault="00D17516" w:rsidP="00D17516">
            <w:pPr>
              <w:spacing w:after="0" w:line="240" w:lineRule="auto"/>
              <w:jc w:val="right"/>
              <w:rPr>
                <w:rFonts w:eastAsia="Times New Roman" w:cstheme="minorHAnsi"/>
                <w:color w:val="0070C0"/>
                <w:sz w:val="24"/>
              </w:rPr>
            </w:pPr>
            <w:r w:rsidRPr="00D17516">
              <w:rPr>
                <w:rFonts w:eastAsia="Times New Roman" w:cstheme="minorHAnsi"/>
                <w:color w:val="0070C0"/>
                <w:sz w:val="24"/>
              </w:rPr>
              <w:t>3.28</w:t>
            </w:r>
          </w:p>
        </w:tc>
        <w:tc>
          <w:tcPr>
            <w:tcW w:w="2970" w:type="dxa"/>
            <w:shd w:val="clear" w:color="auto" w:fill="auto"/>
            <w:noWrap/>
            <w:vAlign w:val="bottom"/>
            <w:hideMark/>
          </w:tcPr>
          <w:p w14:paraId="66CBD10F" w14:textId="77777777" w:rsidR="00D17516" w:rsidRPr="00D17516" w:rsidRDefault="00D17516" w:rsidP="00D17516">
            <w:pPr>
              <w:spacing w:after="0" w:line="240" w:lineRule="auto"/>
              <w:rPr>
                <w:rFonts w:eastAsia="Times New Roman" w:cstheme="minorHAnsi"/>
                <w:i/>
                <w:color w:val="0070C0"/>
                <w:sz w:val="24"/>
              </w:rPr>
            </w:pPr>
            <w:r w:rsidRPr="00D17516">
              <w:rPr>
                <w:rFonts w:eastAsia="Times New Roman" w:cstheme="minorHAnsi"/>
                <w:i/>
                <w:color w:val="0070C0"/>
                <w:sz w:val="24"/>
              </w:rPr>
              <w:t>Homo sapiens</w:t>
            </w:r>
          </w:p>
        </w:tc>
        <w:tc>
          <w:tcPr>
            <w:tcW w:w="1077" w:type="dxa"/>
            <w:shd w:val="clear" w:color="auto" w:fill="auto"/>
            <w:noWrap/>
            <w:vAlign w:val="bottom"/>
            <w:hideMark/>
          </w:tcPr>
          <w:p w14:paraId="34201D38" w14:textId="77777777" w:rsidR="00D17516" w:rsidRPr="00D17516" w:rsidRDefault="00D17516" w:rsidP="00D17516">
            <w:pPr>
              <w:spacing w:after="0" w:line="240" w:lineRule="auto"/>
              <w:jc w:val="right"/>
              <w:rPr>
                <w:rFonts w:eastAsia="Times New Roman" w:cstheme="minorHAnsi"/>
                <w:color w:val="0070C0"/>
                <w:sz w:val="24"/>
              </w:rPr>
            </w:pPr>
            <w:r w:rsidRPr="00D17516">
              <w:rPr>
                <w:rFonts w:eastAsia="Times New Roman" w:cstheme="minorHAnsi"/>
                <w:color w:val="0070C0"/>
                <w:sz w:val="24"/>
              </w:rPr>
              <w:t>0</w:t>
            </w:r>
          </w:p>
        </w:tc>
        <w:tc>
          <w:tcPr>
            <w:tcW w:w="960" w:type="dxa"/>
            <w:shd w:val="clear" w:color="auto" w:fill="auto"/>
            <w:noWrap/>
            <w:vAlign w:val="bottom"/>
            <w:hideMark/>
          </w:tcPr>
          <w:p w14:paraId="4F0DAEFB" w14:textId="77777777" w:rsidR="00D17516" w:rsidRPr="00D17516" w:rsidRDefault="00D17516" w:rsidP="00D17516">
            <w:pPr>
              <w:spacing w:after="0" w:line="240" w:lineRule="auto"/>
              <w:jc w:val="right"/>
              <w:rPr>
                <w:rFonts w:eastAsia="Times New Roman" w:cstheme="minorHAnsi"/>
                <w:color w:val="0070C0"/>
                <w:sz w:val="24"/>
              </w:rPr>
            </w:pPr>
            <w:r w:rsidRPr="00D17516">
              <w:rPr>
                <w:rFonts w:eastAsia="Times New Roman" w:cstheme="minorHAnsi"/>
                <w:color w:val="0070C0"/>
                <w:sz w:val="24"/>
              </w:rPr>
              <w:t>44.549</w:t>
            </w:r>
          </w:p>
        </w:tc>
      </w:tr>
      <w:tr w:rsidR="0008437E" w:rsidRPr="00D17516" w14:paraId="7F8697A6" w14:textId="77777777" w:rsidTr="0008437E">
        <w:trPr>
          <w:trHeight w:val="300"/>
        </w:trPr>
        <w:tc>
          <w:tcPr>
            <w:tcW w:w="796" w:type="dxa"/>
            <w:shd w:val="clear" w:color="auto" w:fill="auto"/>
            <w:noWrap/>
            <w:vAlign w:val="bottom"/>
            <w:hideMark/>
          </w:tcPr>
          <w:p w14:paraId="77ED0917" w14:textId="77777777" w:rsidR="00D17516" w:rsidRPr="00D17516" w:rsidRDefault="00D17516" w:rsidP="00D17516">
            <w:pPr>
              <w:spacing w:after="0" w:line="240" w:lineRule="auto"/>
              <w:rPr>
                <w:rFonts w:eastAsia="Times New Roman" w:cstheme="minorHAnsi"/>
                <w:color w:val="0070C0"/>
                <w:sz w:val="24"/>
              </w:rPr>
            </w:pPr>
            <w:r w:rsidRPr="00D17516">
              <w:rPr>
                <w:rFonts w:eastAsia="Times New Roman" w:cstheme="minorHAnsi"/>
                <w:color w:val="0070C0"/>
                <w:sz w:val="24"/>
              </w:rPr>
              <w:t>3VNA</w:t>
            </w:r>
          </w:p>
        </w:tc>
        <w:tc>
          <w:tcPr>
            <w:tcW w:w="2259" w:type="dxa"/>
            <w:shd w:val="clear" w:color="auto" w:fill="auto"/>
            <w:noWrap/>
            <w:vAlign w:val="bottom"/>
            <w:hideMark/>
          </w:tcPr>
          <w:p w14:paraId="5B82A606" w14:textId="77777777" w:rsidR="00D17516" w:rsidRPr="00D17516" w:rsidRDefault="00D17516" w:rsidP="00D17516">
            <w:pPr>
              <w:spacing w:after="0" w:line="240" w:lineRule="auto"/>
              <w:rPr>
                <w:rFonts w:eastAsia="Times New Roman" w:cstheme="minorHAnsi"/>
                <w:color w:val="0070C0"/>
                <w:sz w:val="24"/>
              </w:rPr>
            </w:pPr>
            <w:r w:rsidRPr="00D17516">
              <w:rPr>
                <w:rFonts w:eastAsia="Times New Roman" w:cstheme="minorHAnsi"/>
                <w:color w:val="0070C0"/>
                <w:sz w:val="24"/>
              </w:rPr>
              <w:t>X-RAY DIFFRACTION</w:t>
            </w:r>
          </w:p>
        </w:tc>
        <w:tc>
          <w:tcPr>
            <w:tcW w:w="1260" w:type="dxa"/>
            <w:shd w:val="clear" w:color="auto" w:fill="auto"/>
            <w:noWrap/>
            <w:vAlign w:val="bottom"/>
            <w:hideMark/>
          </w:tcPr>
          <w:p w14:paraId="3E2818F5" w14:textId="77777777" w:rsidR="00D17516" w:rsidRPr="00D17516" w:rsidRDefault="00D17516" w:rsidP="00D17516">
            <w:pPr>
              <w:spacing w:after="0" w:line="240" w:lineRule="auto"/>
              <w:jc w:val="right"/>
              <w:rPr>
                <w:rFonts w:eastAsia="Times New Roman" w:cstheme="minorHAnsi"/>
                <w:color w:val="0070C0"/>
                <w:sz w:val="24"/>
              </w:rPr>
            </w:pPr>
            <w:r w:rsidRPr="00D17516">
              <w:rPr>
                <w:rFonts w:eastAsia="Times New Roman" w:cstheme="minorHAnsi"/>
                <w:color w:val="0070C0"/>
                <w:sz w:val="24"/>
              </w:rPr>
              <w:t>2</w:t>
            </w:r>
          </w:p>
        </w:tc>
        <w:tc>
          <w:tcPr>
            <w:tcW w:w="2970" w:type="dxa"/>
            <w:shd w:val="clear" w:color="auto" w:fill="auto"/>
            <w:noWrap/>
            <w:vAlign w:val="bottom"/>
            <w:hideMark/>
          </w:tcPr>
          <w:p w14:paraId="2352549C" w14:textId="77777777" w:rsidR="00D17516" w:rsidRPr="00D17516" w:rsidRDefault="00D17516" w:rsidP="00D17516">
            <w:pPr>
              <w:spacing w:after="0" w:line="240" w:lineRule="auto"/>
              <w:rPr>
                <w:rFonts w:eastAsia="Times New Roman" w:cstheme="minorHAnsi"/>
                <w:i/>
                <w:color w:val="0070C0"/>
                <w:sz w:val="24"/>
              </w:rPr>
            </w:pPr>
            <w:r w:rsidRPr="00D17516">
              <w:rPr>
                <w:rFonts w:eastAsia="Times New Roman" w:cstheme="minorHAnsi"/>
                <w:i/>
                <w:color w:val="0070C0"/>
                <w:sz w:val="24"/>
              </w:rPr>
              <w:t>Arabidopsis thaliana</w:t>
            </w:r>
          </w:p>
        </w:tc>
        <w:tc>
          <w:tcPr>
            <w:tcW w:w="1077" w:type="dxa"/>
            <w:shd w:val="clear" w:color="auto" w:fill="auto"/>
            <w:noWrap/>
            <w:vAlign w:val="bottom"/>
            <w:hideMark/>
          </w:tcPr>
          <w:p w14:paraId="2884A3D7" w14:textId="77777777" w:rsidR="00D17516" w:rsidRPr="00D17516" w:rsidRDefault="00D17516" w:rsidP="00D17516">
            <w:pPr>
              <w:spacing w:after="0" w:line="240" w:lineRule="auto"/>
              <w:jc w:val="right"/>
              <w:rPr>
                <w:rFonts w:eastAsia="Times New Roman" w:cstheme="minorHAnsi"/>
                <w:color w:val="0070C0"/>
                <w:sz w:val="24"/>
              </w:rPr>
            </w:pPr>
            <w:r w:rsidRPr="00D17516">
              <w:rPr>
                <w:rFonts w:eastAsia="Times New Roman" w:cstheme="minorHAnsi"/>
                <w:color w:val="0070C0"/>
                <w:sz w:val="24"/>
              </w:rPr>
              <w:t>7.67E-84</w:t>
            </w:r>
          </w:p>
        </w:tc>
        <w:tc>
          <w:tcPr>
            <w:tcW w:w="960" w:type="dxa"/>
            <w:shd w:val="clear" w:color="auto" w:fill="auto"/>
            <w:noWrap/>
            <w:vAlign w:val="bottom"/>
            <w:hideMark/>
          </w:tcPr>
          <w:p w14:paraId="038E274E" w14:textId="77777777" w:rsidR="00D17516" w:rsidRPr="00D17516" w:rsidRDefault="00D17516" w:rsidP="00D17516">
            <w:pPr>
              <w:spacing w:after="0" w:line="240" w:lineRule="auto"/>
              <w:jc w:val="right"/>
              <w:rPr>
                <w:rFonts w:eastAsia="Times New Roman" w:cstheme="minorHAnsi"/>
                <w:color w:val="0070C0"/>
                <w:sz w:val="24"/>
              </w:rPr>
            </w:pPr>
            <w:r w:rsidRPr="00D17516">
              <w:rPr>
                <w:rFonts w:eastAsia="Times New Roman" w:cstheme="minorHAnsi"/>
                <w:color w:val="0070C0"/>
                <w:sz w:val="24"/>
              </w:rPr>
              <w:t>84.459</w:t>
            </w:r>
          </w:p>
        </w:tc>
      </w:tr>
      <w:tr w:rsidR="0008437E" w:rsidRPr="00D17516" w14:paraId="158C334A" w14:textId="77777777" w:rsidTr="0008437E">
        <w:trPr>
          <w:trHeight w:val="300"/>
        </w:trPr>
        <w:tc>
          <w:tcPr>
            <w:tcW w:w="796" w:type="dxa"/>
            <w:shd w:val="clear" w:color="auto" w:fill="auto"/>
            <w:noWrap/>
            <w:vAlign w:val="bottom"/>
            <w:hideMark/>
          </w:tcPr>
          <w:p w14:paraId="6974C3F9" w14:textId="77777777" w:rsidR="00D17516" w:rsidRPr="00D17516" w:rsidRDefault="00D17516" w:rsidP="00D17516">
            <w:pPr>
              <w:spacing w:after="0" w:line="240" w:lineRule="auto"/>
              <w:rPr>
                <w:rFonts w:eastAsia="Times New Roman" w:cstheme="minorHAnsi"/>
                <w:color w:val="0070C0"/>
                <w:sz w:val="24"/>
              </w:rPr>
            </w:pPr>
            <w:r w:rsidRPr="00D17516">
              <w:rPr>
                <w:rFonts w:eastAsia="Times New Roman" w:cstheme="minorHAnsi"/>
                <w:color w:val="0070C0"/>
                <w:sz w:val="24"/>
              </w:rPr>
              <w:t>5THE</w:t>
            </w:r>
          </w:p>
        </w:tc>
        <w:tc>
          <w:tcPr>
            <w:tcW w:w="2259" w:type="dxa"/>
            <w:shd w:val="clear" w:color="auto" w:fill="auto"/>
            <w:noWrap/>
            <w:vAlign w:val="bottom"/>
            <w:hideMark/>
          </w:tcPr>
          <w:p w14:paraId="3F8F0D49" w14:textId="77777777" w:rsidR="00D17516" w:rsidRPr="00D17516" w:rsidRDefault="00D17516" w:rsidP="00D17516">
            <w:pPr>
              <w:spacing w:after="0" w:line="240" w:lineRule="auto"/>
              <w:rPr>
                <w:rFonts w:eastAsia="Times New Roman" w:cstheme="minorHAnsi"/>
                <w:color w:val="0070C0"/>
                <w:sz w:val="24"/>
              </w:rPr>
            </w:pPr>
            <w:r w:rsidRPr="00D17516">
              <w:rPr>
                <w:rFonts w:eastAsia="Times New Roman" w:cstheme="minorHAnsi"/>
                <w:color w:val="0070C0"/>
                <w:sz w:val="24"/>
              </w:rPr>
              <w:t>X-RAY DIFFRACTION</w:t>
            </w:r>
          </w:p>
        </w:tc>
        <w:tc>
          <w:tcPr>
            <w:tcW w:w="1260" w:type="dxa"/>
            <w:shd w:val="clear" w:color="auto" w:fill="auto"/>
            <w:noWrap/>
            <w:vAlign w:val="bottom"/>
            <w:hideMark/>
          </w:tcPr>
          <w:p w14:paraId="6DFD7D96" w14:textId="77777777" w:rsidR="00D17516" w:rsidRPr="00D17516" w:rsidRDefault="00D17516" w:rsidP="00D17516">
            <w:pPr>
              <w:spacing w:after="0" w:line="240" w:lineRule="auto"/>
              <w:jc w:val="right"/>
              <w:rPr>
                <w:rFonts w:eastAsia="Times New Roman" w:cstheme="minorHAnsi"/>
                <w:color w:val="0070C0"/>
                <w:sz w:val="24"/>
              </w:rPr>
            </w:pPr>
            <w:r w:rsidRPr="00D17516">
              <w:rPr>
                <w:rFonts w:eastAsia="Times New Roman" w:cstheme="minorHAnsi"/>
                <w:color w:val="0070C0"/>
                <w:sz w:val="24"/>
              </w:rPr>
              <w:t>2.1</w:t>
            </w:r>
          </w:p>
        </w:tc>
        <w:tc>
          <w:tcPr>
            <w:tcW w:w="2970" w:type="dxa"/>
            <w:shd w:val="clear" w:color="auto" w:fill="auto"/>
            <w:noWrap/>
            <w:vAlign w:val="bottom"/>
            <w:hideMark/>
          </w:tcPr>
          <w:p w14:paraId="30C7DC0E" w14:textId="77777777" w:rsidR="00D17516" w:rsidRPr="00D17516" w:rsidRDefault="00D17516" w:rsidP="00D17516">
            <w:pPr>
              <w:spacing w:after="0" w:line="240" w:lineRule="auto"/>
              <w:rPr>
                <w:rFonts w:eastAsia="Times New Roman" w:cstheme="minorHAnsi"/>
                <w:i/>
                <w:color w:val="0070C0"/>
                <w:sz w:val="24"/>
              </w:rPr>
            </w:pPr>
            <w:proofErr w:type="spellStart"/>
            <w:r w:rsidRPr="00D17516">
              <w:rPr>
                <w:rFonts w:eastAsia="Times New Roman" w:cstheme="minorHAnsi"/>
                <w:i/>
                <w:color w:val="0070C0"/>
                <w:sz w:val="24"/>
              </w:rPr>
              <w:t>Vanderwaltozyma</w:t>
            </w:r>
            <w:proofErr w:type="spellEnd"/>
            <w:r w:rsidRPr="00D17516">
              <w:rPr>
                <w:rFonts w:eastAsia="Times New Roman" w:cstheme="minorHAnsi"/>
                <w:i/>
                <w:color w:val="0070C0"/>
                <w:sz w:val="24"/>
              </w:rPr>
              <w:t xml:space="preserve"> </w:t>
            </w:r>
            <w:proofErr w:type="spellStart"/>
            <w:r w:rsidRPr="00D17516">
              <w:rPr>
                <w:rFonts w:eastAsia="Times New Roman" w:cstheme="minorHAnsi"/>
                <w:i/>
                <w:color w:val="0070C0"/>
                <w:sz w:val="24"/>
              </w:rPr>
              <w:t>polyspora</w:t>
            </w:r>
            <w:proofErr w:type="spellEnd"/>
          </w:p>
        </w:tc>
        <w:tc>
          <w:tcPr>
            <w:tcW w:w="1077" w:type="dxa"/>
            <w:shd w:val="clear" w:color="auto" w:fill="auto"/>
            <w:noWrap/>
            <w:vAlign w:val="bottom"/>
            <w:hideMark/>
          </w:tcPr>
          <w:p w14:paraId="7E51C299" w14:textId="77777777" w:rsidR="00D17516" w:rsidRPr="00D17516" w:rsidRDefault="00D17516" w:rsidP="00D17516">
            <w:pPr>
              <w:spacing w:after="0" w:line="240" w:lineRule="auto"/>
              <w:jc w:val="right"/>
              <w:rPr>
                <w:rFonts w:eastAsia="Times New Roman" w:cstheme="minorHAnsi"/>
                <w:color w:val="0070C0"/>
                <w:sz w:val="24"/>
              </w:rPr>
            </w:pPr>
            <w:r w:rsidRPr="00D17516">
              <w:rPr>
                <w:rFonts w:eastAsia="Times New Roman" w:cstheme="minorHAnsi"/>
                <w:color w:val="0070C0"/>
                <w:sz w:val="24"/>
              </w:rPr>
              <w:t>1.44E-52</w:t>
            </w:r>
          </w:p>
        </w:tc>
        <w:tc>
          <w:tcPr>
            <w:tcW w:w="960" w:type="dxa"/>
            <w:shd w:val="clear" w:color="auto" w:fill="auto"/>
            <w:noWrap/>
            <w:vAlign w:val="bottom"/>
            <w:hideMark/>
          </w:tcPr>
          <w:p w14:paraId="21A36CA8" w14:textId="77777777" w:rsidR="00D17516" w:rsidRPr="00D17516" w:rsidRDefault="00D17516" w:rsidP="00D17516">
            <w:pPr>
              <w:spacing w:after="0" w:line="240" w:lineRule="auto"/>
              <w:jc w:val="right"/>
              <w:rPr>
                <w:rFonts w:eastAsia="Times New Roman" w:cstheme="minorHAnsi"/>
                <w:color w:val="0070C0"/>
                <w:sz w:val="24"/>
              </w:rPr>
            </w:pPr>
            <w:r w:rsidRPr="00D17516">
              <w:rPr>
                <w:rFonts w:eastAsia="Times New Roman" w:cstheme="minorHAnsi"/>
                <w:color w:val="0070C0"/>
                <w:sz w:val="24"/>
              </w:rPr>
              <w:t>33.506</w:t>
            </w:r>
          </w:p>
        </w:tc>
      </w:tr>
    </w:tbl>
    <w:p w14:paraId="14DE5B49" w14:textId="5099E2CE" w:rsidR="00D17516" w:rsidRDefault="00D17516"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p>
    <w:p w14:paraId="0422D562" w14:textId="77777777" w:rsidR="0008437E" w:rsidRDefault="0008437E"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r w:rsidRPr="0008437E">
        <w:rPr>
          <w:rFonts w:asciiTheme="minorHAnsi" w:hAnsiTheme="minorHAnsi" w:cstheme="minorHAnsi"/>
          <w:color w:val="FF0000"/>
          <w:sz w:val="24"/>
          <w:szCs w:val="24"/>
        </w:rPr>
        <w:t xml:space="preserve">[Q9] </w:t>
      </w:r>
      <w:r w:rsidRPr="0008437E">
        <w:rPr>
          <w:rFonts w:asciiTheme="minorHAnsi" w:hAnsiTheme="minorHAnsi" w:cstheme="minorHAnsi"/>
          <w:sz w:val="24"/>
          <w:szCs w:val="24"/>
        </w:rPr>
        <w:t xml:space="preserve">Generate a molecular figure of one of your identified PDB structures using </w:t>
      </w:r>
      <w:r w:rsidRPr="009E6F8A">
        <w:rPr>
          <w:rFonts w:asciiTheme="minorHAnsi" w:hAnsiTheme="minorHAnsi" w:cstheme="minorHAnsi"/>
          <w:b/>
          <w:sz w:val="24"/>
          <w:szCs w:val="24"/>
        </w:rPr>
        <w:t>VMD</w:t>
      </w:r>
      <w:r w:rsidRPr="0008437E">
        <w:rPr>
          <w:rFonts w:asciiTheme="minorHAnsi" w:hAnsiTheme="minorHAnsi" w:cstheme="minorHAnsi"/>
          <w:sz w:val="24"/>
          <w:szCs w:val="24"/>
        </w:rPr>
        <w:t>. You can optionally highlight conserved residues that are likely to be functional. Please use a white or transparent background for your figure (i.e. not the default black).</w:t>
      </w:r>
    </w:p>
    <w:p w14:paraId="3A9ED393" w14:textId="4760C294" w:rsidR="0008437E" w:rsidRDefault="0008437E"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sz w:val="24"/>
          <w:szCs w:val="24"/>
        </w:rPr>
      </w:pPr>
      <w:r w:rsidRPr="0008437E">
        <w:rPr>
          <w:rFonts w:asciiTheme="minorHAnsi" w:hAnsiTheme="minorHAnsi" w:cstheme="minorHAnsi"/>
          <w:sz w:val="24"/>
          <w:szCs w:val="24"/>
        </w:rPr>
        <w:t>Based on sequence similarity. How likely is this structure to be similar to your “novel” protein?</w:t>
      </w:r>
    </w:p>
    <w:p w14:paraId="57C014D6" w14:textId="384FFD7B" w:rsidR="004A310E" w:rsidRDefault="002D6992"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color w:val="0070C0"/>
          <w:sz w:val="24"/>
          <w:szCs w:val="24"/>
        </w:rPr>
      </w:pPr>
      <w:r w:rsidRPr="002D6992">
        <w:rPr>
          <w:rFonts w:asciiTheme="minorHAnsi" w:hAnsiTheme="minorHAnsi" w:cstheme="minorHAnsi"/>
          <w:noProof/>
          <w:sz w:val="24"/>
          <w:szCs w:val="24"/>
        </w:rPr>
        <w:drawing>
          <wp:anchor distT="0" distB="0" distL="114300" distR="114300" simplePos="0" relativeHeight="251659264" behindDoc="0" locked="0" layoutInCell="1" allowOverlap="1" wp14:anchorId="2EADD097" wp14:editId="3BA92FEB">
            <wp:simplePos x="0" y="0"/>
            <wp:positionH relativeFrom="column">
              <wp:posOffset>0</wp:posOffset>
            </wp:positionH>
            <wp:positionV relativeFrom="paragraph">
              <wp:posOffset>-3175</wp:posOffset>
            </wp:positionV>
            <wp:extent cx="3123309" cy="3291840"/>
            <wp:effectExtent l="0" t="0" r="1270" b="3810"/>
            <wp:wrapSquare wrapText="bothSides"/>
            <wp:docPr id="11" name="Picture 10">
              <a:extLst xmlns:a="http://schemas.openxmlformats.org/drawingml/2006/main">
                <a:ext uri="{FF2B5EF4-FFF2-40B4-BE49-F238E27FC236}">
                  <a16:creationId xmlns:a16="http://schemas.microsoft.com/office/drawing/2014/main" id="{CA1636FB-D6AE-44F9-80AB-4EDE7157F8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A1636FB-D6AE-44F9-80AB-4EDE7157F893}"/>
                        </a:ext>
                      </a:extLst>
                    </pic:cNvPr>
                    <pic:cNvPicPr>
                      <a:picLocks noChangeAspect="1"/>
                    </pic:cNvPicPr>
                  </pic:nvPicPr>
                  <pic:blipFill rotWithShape="1">
                    <a:blip r:embed="rId31">
                      <a:extLst>
                        <a:ext uri="{28A0092B-C50C-407E-A947-70E740481C1C}">
                          <a14:useLocalDpi xmlns:a14="http://schemas.microsoft.com/office/drawing/2010/main" val="0"/>
                        </a:ext>
                      </a:extLst>
                    </a:blip>
                    <a:srcRect l="578" t="6267" r="25162" b="11715"/>
                    <a:stretch/>
                  </pic:blipFill>
                  <pic:spPr>
                    <a:xfrm>
                      <a:off x="0" y="0"/>
                      <a:ext cx="3123309" cy="3291840"/>
                    </a:xfrm>
                    <a:prstGeom prst="rect">
                      <a:avLst/>
                    </a:prstGeom>
                  </pic:spPr>
                </pic:pic>
              </a:graphicData>
            </a:graphic>
          </wp:anchor>
        </w:drawing>
      </w:r>
      <w:r w:rsidR="004A310E">
        <w:rPr>
          <w:rFonts w:asciiTheme="minorHAnsi" w:hAnsiTheme="minorHAnsi" w:cstheme="minorHAnsi"/>
          <w:color w:val="0070C0"/>
          <w:sz w:val="24"/>
          <w:szCs w:val="24"/>
        </w:rPr>
        <w:t>5VM9</w:t>
      </w:r>
    </w:p>
    <w:p w14:paraId="66158786" w14:textId="790F3FF8" w:rsidR="0008437E" w:rsidRDefault="004A310E"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color w:val="0070C0"/>
          <w:sz w:val="24"/>
          <w:szCs w:val="24"/>
        </w:rPr>
      </w:pPr>
      <w:r>
        <w:rPr>
          <w:rFonts w:asciiTheme="minorHAnsi" w:hAnsiTheme="minorHAnsi" w:cstheme="minorHAnsi"/>
          <w:color w:val="0070C0"/>
          <w:sz w:val="24"/>
          <w:szCs w:val="24"/>
        </w:rPr>
        <w:t xml:space="preserve">This </w:t>
      </w:r>
      <w:r w:rsidR="0055038F">
        <w:rPr>
          <w:rFonts w:asciiTheme="minorHAnsi" w:hAnsiTheme="minorHAnsi" w:cstheme="minorHAnsi"/>
          <w:color w:val="0070C0"/>
          <w:sz w:val="24"/>
          <w:szCs w:val="24"/>
        </w:rPr>
        <w:t xml:space="preserve">structure might be somewhat similar to the </w:t>
      </w:r>
      <w:proofErr w:type="spellStart"/>
      <w:r w:rsidR="0055038F">
        <w:rPr>
          <w:rFonts w:asciiTheme="minorHAnsi" w:hAnsiTheme="minorHAnsi" w:cstheme="minorHAnsi"/>
          <w:color w:val="0070C0"/>
          <w:sz w:val="24"/>
          <w:szCs w:val="24"/>
        </w:rPr>
        <w:t>tepary</w:t>
      </w:r>
      <w:proofErr w:type="spellEnd"/>
      <w:r w:rsidR="0055038F">
        <w:rPr>
          <w:rFonts w:asciiTheme="minorHAnsi" w:hAnsiTheme="minorHAnsi" w:cstheme="minorHAnsi"/>
          <w:color w:val="0070C0"/>
          <w:sz w:val="24"/>
          <w:szCs w:val="24"/>
        </w:rPr>
        <w:t xml:space="preserve"> bean </w:t>
      </w:r>
      <w:proofErr w:type="spellStart"/>
      <w:r w:rsidR="0055038F">
        <w:rPr>
          <w:rFonts w:asciiTheme="minorHAnsi" w:hAnsiTheme="minorHAnsi" w:cstheme="minorHAnsi"/>
          <w:color w:val="0070C0"/>
          <w:sz w:val="24"/>
          <w:szCs w:val="24"/>
        </w:rPr>
        <w:t>argonaute</w:t>
      </w:r>
      <w:proofErr w:type="spellEnd"/>
      <w:r w:rsidR="0055038F">
        <w:rPr>
          <w:rFonts w:asciiTheme="minorHAnsi" w:hAnsiTheme="minorHAnsi" w:cstheme="minorHAnsi"/>
          <w:color w:val="0070C0"/>
          <w:sz w:val="24"/>
          <w:szCs w:val="24"/>
        </w:rPr>
        <w:t>, but since its identity is only 44.549%, it would probably have some differences.</w:t>
      </w:r>
    </w:p>
    <w:p w14:paraId="6E9AE834" w14:textId="4EA42C89" w:rsidR="00CD3948" w:rsidRDefault="0055038F" w:rsidP="0006363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40"/>
        <w:rPr>
          <w:rFonts w:asciiTheme="minorHAnsi" w:hAnsiTheme="minorHAnsi" w:cstheme="minorHAnsi"/>
          <w:color w:val="0070C0"/>
          <w:sz w:val="24"/>
          <w:szCs w:val="24"/>
        </w:rPr>
      </w:pPr>
      <w:r>
        <w:rPr>
          <w:rFonts w:asciiTheme="minorHAnsi" w:hAnsiTheme="minorHAnsi" w:cstheme="minorHAnsi"/>
          <w:color w:val="0070C0"/>
          <w:sz w:val="24"/>
          <w:szCs w:val="24"/>
        </w:rPr>
        <w:t xml:space="preserve">In the figure to the left, the cyan cartoon represents the </w:t>
      </w:r>
      <w:proofErr w:type="spellStart"/>
      <w:r>
        <w:rPr>
          <w:rFonts w:asciiTheme="minorHAnsi" w:hAnsiTheme="minorHAnsi" w:cstheme="minorHAnsi"/>
          <w:color w:val="0070C0"/>
          <w:sz w:val="24"/>
          <w:szCs w:val="24"/>
        </w:rPr>
        <w:t>argonaute</w:t>
      </w:r>
      <w:proofErr w:type="spellEnd"/>
      <w:r>
        <w:rPr>
          <w:rFonts w:asciiTheme="minorHAnsi" w:hAnsiTheme="minorHAnsi" w:cstheme="minorHAnsi"/>
          <w:color w:val="0070C0"/>
          <w:sz w:val="24"/>
          <w:szCs w:val="24"/>
        </w:rPr>
        <w:t xml:space="preserve"> protein, and the red ribbon portion represents the guide RNA that is bound to </w:t>
      </w:r>
      <w:proofErr w:type="spellStart"/>
      <w:r>
        <w:rPr>
          <w:rFonts w:asciiTheme="minorHAnsi" w:hAnsiTheme="minorHAnsi" w:cstheme="minorHAnsi"/>
          <w:color w:val="0070C0"/>
          <w:sz w:val="24"/>
          <w:szCs w:val="24"/>
        </w:rPr>
        <w:t>argonaute</w:t>
      </w:r>
      <w:proofErr w:type="spellEnd"/>
      <w:r>
        <w:rPr>
          <w:rFonts w:asciiTheme="minorHAnsi" w:hAnsiTheme="minorHAnsi" w:cstheme="minorHAnsi"/>
          <w:color w:val="0070C0"/>
          <w:sz w:val="24"/>
          <w:szCs w:val="24"/>
        </w:rPr>
        <w:t>.</w:t>
      </w:r>
    </w:p>
    <w:p w14:paraId="0B4D6EC5" w14:textId="77777777" w:rsidR="00CD3948" w:rsidRDefault="00CD3948">
      <w:pPr>
        <w:rPr>
          <w:rFonts w:eastAsia="Times New Roman" w:cstheme="minorHAnsi"/>
          <w:color w:val="0070C0"/>
          <w:sz w:val="24"/>
          <w:szCs w:val="24"/>
        </w:rPr>
      </w:pPr>
      <w:r>
        <w:rPr>
          <w:rFonts w:cstheme="minorHAnsi"/>
          <w:color w:val="0070C0"/>
          <w:sz w:val="24"/>
          <w:szCs w:val="24"/>
        </w:rPr>
        <w:br w:type="page"/>
      </w:r>
    </w:p>
    <w:p w14:paraId="5407E9E1" w14:textId="057FBD89" w:rsidR="0055038F" w:rsidRDefault="00CD3948" w:rsidP="00CD3948">
      <w:pPr>
        <w:pStyle w:val="HTMLPreformatted"/>
        <w:spacing w:after="240"/>
        <w:rPr>
          <w:rFonts w:asciiTheme="minorHAnsi" w:hAnsiTheme="minorHAnsi" w:cstheme="minorHAnsi"/>
          <w:sz w:val="24"/>
          <w:szCs w:val="24"/>
        </w:rPr>
      </w:pPr>
      <w:r w:rsidRPr="00CD3948">
        <w:rPr>
          <w:rFonts w:asciiTheme="minorHAnsi" w:hAnsiTheme="minorHAnsi" w:cstheme="minorHAnsi"/>
          <w:color w:val="FF0000"/>
          <w:sz w:val="24"/>
          <w:szCs w:val="24"/>
        </w:rPr>
        <w:lastRenderedPageBreak/>
        <w:t xml:space="preserve">[Q10] </w:t>
      </w:r>
      <w:r w:rsidRPr="00CD3948">
        <w:rPr>
          <w:rFonts w:asciiTheme="minorHAnsi" w:hAnsiTheme="minorHAnsi" w:cstheme="minorHAnsi"/>
          <w:sz w:val="24"/>
          <w:szCs w:val="24"/>
        </w:rPr>
        <w:t xml:space="preserve">Perform a “Target” search of </w:t>
      </w:r>
      <w:proofErr w:type="spellStart"/>
      <w:r w:rsidRPr="00CD3948">
        <w:rPr>
          <w:rFonts w:asciiTheme="minorHAnsi" w:hAnsiTheme="minorHAnsi" w:cstheme="minorHAnsi"/>
          <w:sz w:val="24"/>
          <w:szCs w:val="24"/>
        </w:rPr>
        <w:t>ChEMBEL</w:t>
      </w:r>
      <w:proofErr w:type="spellEnd"/>
      <w:r w:rsidRPr="00CD3948">
        <w:rPr>
          <w:rFonts w:asciiTheme="minorHAnsi" w:hAnsiTheme="minorHAnsi" w:cstheme="minorHAnsi"/>
          <w:sz w:val="24"/>
          <w:szCs w:val="24"/>
        </w:rPr>
        <w:t xml:space="preserve"> (</w:t>
      </w:r>
      <w:hyperlink r:id="rId32" w:history="1">
        <w:r w:rsidRPr="00AF2050">
          <w:rPr>
            <w:rStyle w:val="Hyperlink"/>
            <w:rFonts w:asciiTheme="minorHAnsi" w:hAnsiTheme="minorHAnsi" w:cstheme="minorHAnsi"/>
            <w:sz w:val="24"/>
            <w:szCs w:val="24"/>
          </w:rPr>
          <w:t>https://www.ebi.ac.uk/chembl/</w:t>
        </w:r>
      </w:hyperlink>
      <w:r w:rsidRPr="00CD3948">
        <w:rPr>
          <w:rFonts w:asciiTheme="minorHAnsi" w:hAnsiTheme="minorHAnsi" w:cstheme="minorHAnsi"/>
          <w:sz w:val="24"/>
          <w:szCs w:val="24"/>
        </w:rPr>
        <w:t xml:space="preserve">) with your novel sequence. Are there any </w:t>
      </w:r>
      <w:r w:rsidRPr="009E6F8A">
        <w:rPr>
          <w:rFonts w:asciiTheme="minorHAnsi" w:hAnsiTheme="minorHAnsi" w:cstheme="minorHAnsi"/>
          <w:b/>
          <w:sz w:val="24"/>
          <w:szCs w:val="24"/>
        </w:rPr>
        <w:t>Target Associated Assays</w:t>
      </w:r>
      <w:r w:rsidRPr="00CD3948">
        <w:rPr>
          <w:rFonts w:asciiTheme="minorHAnsi" w:hAnsiTheme="minorHAnsi" w:cstheme="minorHAnsi"/>
          <w:sz w:val="24"/>
          <w:szCs w:val="24"/>
        </w:rPr>
        <w:t xml:space="preserve"> and </w:t>
      </w:r>
      <w:r w:rsidRPr="009E6F8A">
        <w:rPr>
          <w:rFonts w:asciiTheme="minorHAnsi" w:hAnsiTheme="minorHAnsi" w:cstheme="minorHAnsi"/>
          <w:b/>
          <w:sz w:val="24"/>
          <w:szCs w:val="24"/>
        </w:rPr>
        <w:t>ligand efficiency data</w:t>
      </w:r>
      <w:r w:rsidRPr="00CD3948">
        <w:rPr>
          <w:rFonts w:asciiTheme="minorHAnsi" w:hAnsiTheme="minorHAnsi" w:cstheme="minorHAnsi"/>
          <w:sz w:val="24"/>
          <w:szCs w:val="24"/>
        </w:rPr>
        <w:t xml:space="preserve"> reported that may be useful starting points for exploring potential inhibition of your novel protein?</w:t>
      </w:r>
    </w:p>
    <w:p w14:paraId="63C79477" w14:textId="05CE74BA" w:rsidR="00CD3948" w:rsidRDefault="00CD3948" w:rsidP="00CD3948">
      <w:pPr>
        <w:pStyle w:val="HTMLPreformatted"/>
        <w:spacing w:after="240"/>
        <w:rPr>
          <w:rFonts w:asciiTheme="minorHAnsi" w:hAnsiTheme="minorHAnsi" w:cstheme="minorHAnsi"/>
          <w:color w:val="0070C0"/>
          <w:sz w:val="24"/>
          <w:szCs w:val="24"/>
        </w:rPr>
      </w:pPr>
      <w:proofErr w:type="spellStart"/>
      <w:r w:rsidRPr="00CD3948">
        <w:rPr>
          <w:rFonts w:asciiTheme="minorHAnsi" w:hAnsiTheme="minorHAnsi" w:cstheme="minorHAnsi"/>
          <w:color w:val="0070C0"/>
          <w:sz w:val="24"/>
          <w:szCs w:val="24"/>
        </w:rPr>
        <w:t>C</w:t>
      </w:r>
      <w:r w:rsidR="0003295E">
        <w:rPr>
          <w:rFonts w:asciiTheme="minorHAnsi" w:hAnsiTheme="minorHAnsi" w:cstheme="minorHAnsi"/>
          <w:color w:val="0070C0"/>
          <w:sz w:val="24"/>
          <w:szCs w:val="24"/>
        </w:rPr>
        <w:t>h</w:t>
      </w:r>
      <w:r w:rsidRPr="00CD3948">
        <w:rPr>
          <w:rFonts w:asciiTheme="minorHAnsi" w:hAnsiTheme="minorHAnsi" w:cstheme="minorHAnsi"/>
          <w:color w:val="0070C0"/>
          <w:sz w:val="24"/>
          <w:szCs w:val="24"/>
        </w:rPr>
        <w:t>EMBL</w:t>
      </w:r>
      <w:proofErr w:type="spellEnd"/>
      <w:r w:rsidRPr="00CD3948">
        <w:rPr>
          <w:rFonts w:asciiTheme="minorHAnsi" w:hAnsiTheme="minorHAnsi" w:cstheme="minorHAnsi"/>
          <w:color w:val="0070C0"/>
          <w:sz w:val="24"/>
          <w:szCs w:val="24"/>
        </w:rPr>
        <w:t xml:space="preserve"> </w:t>
      </w:r>
      <w:r w:rsidR="0003295E">
        <w:rPr>
          <w:rFonts w:asciiTheme="minorHAnsi" w:hAnsiTheme="minorHAnsi" w:cstheme="minorHAnsi"/>
          <w:color w:val="0070C0"/>
          <w:sz w:val="24"/>
          <w:szCs w:val="24"/>
        </w:rPr>
        <w:t>has information about</w:t>
      </w:r>
      <w:r w:rsidRPr="00CD3948">
        <w:rPr>
          <w:rFonts w:asciiTheme="minorHAnsi" w:hAnsiTheme="minorHAnsi" w:cstheme="minorHAnsi"/>
          <w:color w:val="0070C0"/>
          <w:sz w:val="24"/>
          <w:szCs w:val="24"/>
        </w:rPr>
        <w:t xml:space="preserve"> </w:t>
      </w:r>
      <w:r>
        <w:rPr>
          <w:rFonts w:asciiTheme="minorHAnsi" w:hAnsiTheme="minorHAnsi" w:cstheme="minorHAnsi"/>
          <w:color w:val="0070C0"/>
          <w:sz w:val="24"/>
          <w:szCs w:val="24"/>
        </w:rPr>
        <w:t>6</w:t>
      </w:r>
      <w:r w:rsidRPr="00CD3948">
        <w:rPr>
          <w:rFonts w:asciiTheme="minorHAnsi" w:hAnsiTheme="minorHAnsi" w:cstheme="minorHAnsi"/>
          <w:color w:val="0070C0"/>
          <w:sz w:val="24"/>
          <w:szCs w:val="24"/>
        </w:rPr>
        <w:t xml:space="preserve"> </w:t>
      </w:r>
      <w:r w:rsidR="0003295E">
        <w:rPr>
          <w:rFonts w:asciiTheme="minorHAnsi" w:hAnsiTheme="minorHAnsi" w:cstheme="minorHAnsi"/>
          <w:color w:val="0070C0"/>
          <w:sz w:val="24"/>
          <w:szCs w:val="24"/>
        </w:rPr>
        <w:t>b</w:t>
      </w:r>
      <w:r w:rsidRPr="00CD3948">
        <w:rPr>
          <w:rFonts w:asciiTheme="minorHAnsi" w:hAnsiTheme="minorHAnsi" w:cstheme="minorHAnsi"/>
          <w:color w:val="0070C0"/>
          <w:sz w:val="24"/>
          <w:szCs w:val="24"/>
        </w:rPr>
        <w:t xml:space="preserve">inding </w:t>
      </w:r>
      <w:r w:rsidR="00B207F2">
        <w:rPr>
          <w:rFonts w:asciiTheme="minorHAnsi" w:hAnsiTheme="minorHAnsi" w:cstheme="minorHAnsi"/>
          <w:color w:val="0070C0"/>
          <w:sz w:val="24"/>
          <w:szCs w:val="24"/>
        </w:rPr>
        <w:t>a</w:t>
      </w:r>
      <w:r w:rsidRPr="00CD3948">
        <w:rPr>
          <w:rFonts w:asciiTheme="minorHAnsi" w:hAnsiTheme="minorHAnsi" w:cstheme="minorHAnsi"/>
          <w:color w:val="0070C0"/>
          <w:sz w:val="24"/>
          <w:szCs w:val="24"/>
        </w:rPr>
        <w:t>ssay</w:t>
      </w:r>
      <w:r>
        <w:rPr>
          <w:rFonts w:asciiTheme="minorHAnsi" w:hAnsiTheme="minorHAnsi" w:cstheme="minorHAnsi"/>
          <w:color w:val="0070C0"/>
          <w:sz w:val="24"/>
          <w:szCs w:val="24"/>
        </w:rPr>
        <w:t>s</w:t>
      </w:r>
      <w:r w:rsidRPr="00CD3948">
        <w:rPr>
          <w:rFonts w:asciiTheme="minorHAnsi" w:hAnsiTheme="minorHAnsi" w:cstheme="minorHAnsi"/>
          <w:color w:val="0070C0"/>
          <w:sz w:val="24"/>
          <w:szCs w:val="24"/>
        </w:rPr>
        <w:t xml:space="preserve"> (CHEMBL2311232)</w:t>
      </w:r>
      <w:r w:rsidR="0003295E">
        <w:rPr>
          <w:rFonts w:asciiTheme="minorHAnsi" w:hAnsiTheme="minorHAnsi" w:cstheme="minorHAnsi"/>
          <w:color w:val="0070C0"/>
          <w:sz w:val="24"/>
          <w:szCs w:val="24"/>
        </w:rPr>
        <w:t>, but no data on</w:t>
      </w:r>
      <w:r w:rsidRPr="00CD3948">
        <w:rPr>
          <w:rFonts w:asciiTheme="minorHAnsi" w:hAnsiTheme="minorHAnsi" w:cstheme="minorHAnsi"/>
          <w:color w:val="0070C0"/>
          <w:sz w:val="24"/>
          <w:szCs w:val="24"/>
        </w:rPr>
        <w:t xml:space="preserve"> ligand efficiency</w:t>
      </w:r>
      <w:r w:rsidR="0003295E">
        <w:rPr>
          <w:rFonts w:asciiTheme="minorHAnsi" w:hAnsiTheme="minorHAnsi" w:cstheme="minorHAnsi"/>
          <w:color w:val="0070C0"/>
          <w:sz w:val="24"/>
          <w:szCs w:val="24"/>
        </w:rPr>
        <w:t>.</w:t>
      </w:r>
    </w:p>
    <w:p w14:paraId="2F34ED87" w14:textId="47A0A26B" w:rsidR="00CD3948" w:rsidRDefault="00954486" w:rsidP="00CD3948">
      <w:pPr>
        <w:pStyle w:val="HTMLPreformatted"/>
        <w:spacing w:after="240"/>
        <w:rPr>
          <w:rFonts w:asciiTheme="minorHAnsi" w:hAnsiTheme="minorHAnsi" w:cstheme="minorHAnsi"/>
          <w:color w:val="0070C0"/>
          <w:sz w:val="24"/>
          <w:szCs w:val="24"/>
        </w:rPr>
      </w:pPr>
      <w:hyperlink r:id="rId33" w:history="1">
        <w:r w:rsidR="00CD3948" w:rsidRPr="00AF2050">
          <w:rPr>
            <w:rStyle w:val="Hyperlink"/>
            <w:rFonts w:asciiTheme="minorHAnsi" w:hAnsiTheme="minorHAnsi" w:cstheme="minorHAnsi"/>
            <w:sz w:val="24"/>
            <w:szCs w:val="24"/>
          </w:rPr>
          <w:t>https://www.ebi.ac.uk/chembl/target/inspect/CHEMBL2311232</w:t>
        </w:r>
      </w:hyperlink>
    </w:p>
    <w:p w14:paraId="39C98E15" w14:textId="77777777" w:rsidR="005F0AC1" w:rsidRDefault="005F0AC1" w:rsidP="00CD3948">
      <w:pPr>
        <w:pStyle w:val="HTMLPreformatted"/>
        <w:spacing w:after="240"/>
        <w:rPr>
          <w:rFonts w:asciiTheme="minorHAnsi" w:hAnsiTheme="minorHAnsi" w:cstheme="minorHAnsi"/>
          <w:color w:val="0070C0"/>
          <w:sz w:val="24"/>
          <w:szCs w:val="24"/>
        </w:rPr>
      </w:pPr>
    </w:p>
    <w:p w14:paraId="1096ECDE" w14:textId="3F249779" w:rsidR="00CD3948" w:rsidRDefault="007D6252" w:rsidP="00CD3948">
      <w:pPr>
        <w:pStyle w:val="HTMLPreformatted"/>
        <w:spacing w:after="240"/>
        <w:rPr>
          <w:rFonts w:asciiTheme="minorHAnsi" w:hAnsiTheme="minorHAnsi" w:cstheme="minorHAnsi"/>
          <w:color w:val="0070C0"/>
          <w:sz w:val="24"/>
          <w:szCs w:val="24"/>
        </w:rPr>
      </w:pPr>
      <w:r w:rsidRPr="00924592">
        <w:rPr>
          <w:rFonts w:asciiTheme="minorHAnsi" w:hAnsiTheme="minorHAnsi" w:cstheme="minorHAnsi"/>
          <w:color w:val="0070C0"/>
          <w:sz w:val="24"/>
          <w:szCs w:val="24"/>
        </w:rPr>
        <w:t xml:space="preserve">The </w:t>
      </w:r>
      <w:r w:rsidR="00293F2D">
        <w:rPr>
          <w:rFonts w:asciiTheme="minorHAnsi" w:hAnsiTheme="minorHAnsi" w:cstheme="minorHAnsi"/>
          <w:color w:val="0070C0"/>
          <w:sz w:val="24"/>
          <w:szCs w:val="24"/>
        </w:rPr>
        <w:t xml:space="preserve">first listed </w:t>
      </w:r>
      <w:r w:rsidRPr="00924592">
        <w:rPr>
          <w:rFonts w:asciiTheme="minorHAnsi" w:hAnsiTheme="minorHAnsi" w:cstheme="minorHAnsi"/>
          <w:color w:val="0070C0"/>
          <w:sz w:val="24"/>
          <w:szCs w:val="24"/>
        </w:rPr>
        <w:t xml:space="preserve">binding assay </w:t>
      </w:r>
      <w:r w:rsidR="006F0796">
        <w:rPr>
          <w:rFonts w:asciiTheme="minorHAnsi" w:hAnsiTheme="minorHAnsi" w:cstheme="minorHAnsi"/>
          <w:color w:val="0070C0"/>
          <w:sz w:val="24"/>
          <w:szCs w:val="24"/>
        </w:rPr>
        <w:t>discovered</w:t>
      </w:r>
      <w:r w:rsidRPr="00924592">
        <w:rPr>
          <w:rFonts w:asciiTheme="minorHAnsi" w:hAnsiTheme="minorHAnsi" w:cstheme="minorHAnsi"/>
          <w:color w:val="0070C0"/>
          <w:sz w:val="24"/>
          <w:szCs w:val="24"/>
        </w:rPr>
        <w:t xml:space="preserve"> inhibitors of pre-miRNA degrada</w:t>
      </w:r>
      <w:r w:rsidR="00924592" w:rsidRPr="00924592">
        <w:rPr>
          <w:rFonts w:asciiTheme="minorHAnsi" w:hAnsiTheme="minorHAnsi" w:cstheme="minorHAnsi"/>
          <w:color w:val="0070C0"/>
          <w:sz w:val="24"/>
          <w:szCs w:val="24"/>
        </w:rPr>
        <w:t>tion</w:t>
      </w:r>
      <w:r w:rsidR="00293F2D">
        <w:rPr>
          <w:rFonts w:asciiTheme="minorHAnsi" w:hAnsiTheme="minorHAnsi" w:cstheme="minorHAnsi"/>
          <w:color w:val="0070C0"/>
          <w:sz w:val="24"/>
          <w:szCs w:val="24"/>
        </w:rPr>
        <w:t xml:space="preserve"> </w:t>
      </w:r>
      <w:r w:rsidR="00924592" w:rsidRPr="00924592">
        <w:rPr>
          <w:rFonts w:asciiTheme="minorHAnsi" w:hAnsiTheme="minorHAnsi" w:cstheme="minorHAnsi"/>
          <w:color w:val="0070C0"/>
          <w:sz w:val="24"/>
          <w:szCs w:val="24"/>
        </w:rPr>
        <w:t>as well as enhancers of miRNA processing</w:t>
      </w:r>
      <w:r w:rsidR="00293F2D">
        <w:rPr>
          <w:rFonts w:asciiTheme="minorHAnsi" w:hAnsiTheme="minorHAnsi" w:cstheme="minorHAnsi"/>
          <w:color w:val="0070C0"/>
          <w:sz w:val="24"/>
          <w:szCs w:val="24"/>
        </w:rPr>
        <w:t xml:space="preserve"> in a high-throughput screen of a few thousand small molecules. </w:t>
      </w:r>
      <w:r w:rsidR="006F0796">
        <w:rPr>
          <w:rFonts w:asciiTheme="minorHAnsi" w:hAnsiTheme="minorHAnsi" w:cstheme="minorHAnsi"/>
          <w:color w:val="0070C0"/>
          <w:sz w:val="24"/>
          <w:szCs w:val="24"/>
        </w:rPr>
        <w:t>The overarching goal is to develop drugs that could be used in miRNA therapy to rescue global miRNA defects.</w:t>
      </w:r>
    </w:p>
    <w:p w14:paraId="774F4E52" w14:textId="5C2810BC" w:rsidR="00293F2D" w:rsidRPr="005F0AC1" w:rsidRDefault="00293F2D" w:rsidP="005F0AC1">
      <w:pPr>
        <w:widowControl w:val="0"/>
        <w:autoSpaceDE w:val="0"/>
        <w:autoSpaceDN w:val="0"/>
        <w:adjustRightInd w:val="0"/>
        <w:spacing w:after="240" w:line="240" w:lineRule="auto"/>
        <w:rPr>
          <w:rFonts w:ascii="Calibri Light" w:hAnsi="Calibri Light" w:cs="Calibri Light"/>
          <w:noProof/>
          <w:color w:val="0070C0"/>
          <w:sz w:val="24"/>
          <w:szCs w:val="24"/>
        </w:rPr>
      </w:pPr>
      <w:r w:rsidRPr="005F0AC1">
        <w:rPr>
          <w:rFonts w:ascii="Calibri Light" w:hAnsi="Calibri Light" w:cs="Calibri Light"/>
          <w:noProof/>
          <w:color w:val="0070C0"/>
          <w:sz w:val="24"/>
          <w:szCs w:val="24"/>
        </w:rPr>
        <w:t>K. Asada, E. Canestrari, Z. Paroo, Bioorganic &amp; Medicinal Chemistry Letters A druggable target for</w:t>
      </w:r>
      <w:r w:rsidR="005F0AC1" w:rsidRPr="005F0AC1">
        <w:rPr>
          <w:rFonts w:ascii="Calibri Light" w:hAnsi="Calibri Light" w:cs="Calibri Light"/>
          <w:noProof/>
          <w:color w:val="0070C0"/>
          <w:sz w:val="24"/>
          <w:szCs w:val="24"/>
        </w:rPr>
        <w:t xml:space="preserve"> </w:t>
      </w:r>
      <w:r w:rsidRPr="005F0AC1">
        <w:rPr>
          <w:rFonts w:ascii="Calibri Light" w:hAnsi="Calibri Light" w:cs="Calibri Light"/>
          <w:noProof/>
          <w:color w:val="0070C0"/>
          <w:sz w:val="24"/>
          <w:szCs w:val="24"/>
        </w:rPr>
        <w:t xml:space="preserve">rescuing microRNA defects. </w:t>
      </w:r>
      <w:r w:rsidRPr="005F0AC1">
        <w:rPr>
          <w:rFonts w:ascii="Calibri Light" w:hAnsi="Calibri Light" w:cs="Calibri Light"/>
          <w:i/>
          <w:iCs/>
          <w:noProof/>
          <w:color w:val="0070C0"/>
          <w:sz w:val="24"/>
          <w:szCs w:val="24"/>
        </w:rPr>
        <w:t>Bioorg. Med. Chem. Lett.</w:t>
      </w:r>
      <w:r w:rsidRPr="005F0AC1">
        <w:rPr>
          <w:rFonts w:ascii="Calibri Light" w:hAnsi="Calibri Light" w:cs="Calibri Light"/>
          <w:noProof/>
          <w:color w:val="0070C0"/>
          <w:sz w:val="24"/>
          <w:szCs w:val="24"/>
        </w:rPr>
        <w:t xml:space="preserve"> </w:t>
      </w:r>
      <w:r w:rsidRPr="005F0AC1">
        <w:rPr>
          <w:rFonts w:ascii="Calibri Light" w:hAnsi="Calibri Light" w:cs="Calibri Light"/>
          <w:b/>
          <w:bCs/>
          <w:noProof/>
          <w:color w:val="0070C0"/>
          <w:sz w:val="24"/>
          <w:szCs w:val="24"/>
        </w:rPr>
        <w:t>26</w:t>
      </w:r>
      <w:r w:rsidRPr="005F0AC1">
        <w:rPr>
          <w:rFonts w:ascii="Calibri Light" w:hAnsi="Calibri Light" w:cs="Calibri Light"/>
          <w:noProof/>
          <w:color w:val="0070C0"/>
          <w:sz w:val="24"/>
          <w:szCs w:val="24"/>
        </w:rPr>
        <w:t>, 4942–4946 (2016).</w:t>
      </w:r>
    </w:p>
    <w:p w14:paraId="05A71EA5" w14:textId="0DBC5314" w:rsidR="00293F2D" w:rsidRDefault="00954486" w:rsidP="00CD3948">
      <w:pPr>
        <w:pStyle w:val="HTMLPreformatted"/>
        <w:spacing w:after="240"/>
        <w:rPr>
          <w:rFonts w:asciiTheme="minorHAnsi" w:hAnsiTheme="minorHAnsi" w:cstheme="minorHAnsi"/>
          <w:color w:val="0070C0"/>
          <w:sz w:val="24"/>
          <w:szCs w:val="24"/>
        </w:rPr>
      </w:pPr>
      <w:hyperlink r:id="rId34" w:history="1">
        <w:r w:rsidR="00293F2D" w:rsidRPr="00AF2050">
          <w:rPr>
            <w:rStyle w:val="Hyperlink"/>
            <w:rFonts w:asciiTheme="minorHAnsi" w:hAnsiTheme="minorHAnsi" w:cstheme="minorHAnsi"/>
            <w:sz w:val="24"/>
            <w:szCs w:val="24"/>
          </w:rPr>
          <w:t>http://europepmc.org/abstract/MED/27641467</w:t>
        </w:r>
      </w:hyperlink>
    </w:p>
    <w:p w14:paraId="6B35D86C" w14:textId="77777777" w:rsidR="005F0AC1" w:rsidRDefault="005F0AC1" w:rsidP="00CD3948">
      <w:pPr>
        <w:pStyle w:val="HTMLPreformatted"/>
        <w:spacing w:after="240"/>
        <w:rPr>
          <w:rFonts w:asciiTheme="minorHAnsi" w:hAnsiTheme="minorHAnsi" w:cstheme="minorHAnsi"/>
          <w:color w:val="0070C0"/>
          <w:sz w:val="24"/>
          <w:szCs w:val="24"/>
        </w:rPr>
      </w:pPr>
    </w:p>
    <w:p w14:paraId="375B14BE" w14:textId="35F9F669" w:rsidR="00293F2D" w:rsidRDefault="00293F2D" w:rsidP="00CD3948">
      <w:pPr>
        <w:pStyle w:val="HTMLPreformatted"/>
        <w:spacing w:after="240"/>
        <w:rPr>
          <w:rFonts w:asciiTheme="minorHAnsi" w:hAnsiTheme="minorHAnsi" w:cstheme="minorHAnsi"/>
          <w:color w:val="0070C0"/>
          <w:sz w:val="24"/>
          <w:szCs w:val="24"/>
        </w:rPr>
      </w:pPr>
      <w:r>
        <w:rPr>
          <w:rFonts w:asciiTheme="minorHAnsi" w:hAnsiTheme="minorHAnsi" w:cstheme="minorHAnsi"/>
          <w:color w:val="0070C0"/>
          <w:sz w:val="24"/>
          <w:szCs w:val="24"/>
        </w:rPr>
        <w:t>The remaining five binding assays detail xanthone derivatives</w:t>
      </w:r>
      <w:r w:rsidR="006F0796">
        <w:rPr>
          <w:rFonts w:asciiTheme="minorHAnsi" w:hAnsiTheme="minorHAnsi" w:cstheme="minorHAnsi"/>
          <w:color w:val="0070C0"/>
          <w:sz w:val="24"/>
          <w:szCs w:val="24"/>
        </w:rPr>
        <w:t xml:space="preserve"> (specifically, an aminoalkoxy-substituted thioxanthone derivative) </w:t>
      </w:r>
      <w:r>
        <w:rPr>
          <w:rFonts w:asciiTheme="minorHAnsi" w:hAnsiTheme="minorHAnsi" w:cstheme="minorHAnsi"/>
          <w:color w:val="0070C0"/>
          <w:sz w:val="24"/>
          <w:szCs w:val="24"/>
        </w:rPr>
        <w:t>inhibit</w:t>
      </w:r>
      <w:r w:rsidR="006F0796">
        <w:rPr>
          <w:rFonts w:asciiTheme="minorHAnsi" w:hAnsiTheme="minorHAnsi" w:cstheme="minorHAnsi"/>
          <w:color w:val="0070C0"/>
          <w:sz w:val="24"/>
          <w:szCs w:val="24"/>
        </w:rPr>
        <w:t>ing</w:t>
      </w:r>
      <w:r>
        <w:rPr>
          <w:rFonts w:asciiTheme="minorHAnsi" w:hAnsiTheme="minorHAnsi" w:cstheme="minorHAnsi"/>
          <w:color w:val="0070C0"/>
          <w:sz w:val="24"/>
          <w:szCs w:val="24"/>
        </w:rPr>
        <w:t xml:space="preserve"> miRNA processing.</w:t>
      </w:r>
      <w:r w:rsidR="006F0796">
        <w:rPr>
          <w:rFonts w:asciiTheme="minorHAnsi" w:hAnsiTheme="minorHAnsi" w:cstheme="minorHAnsi"/>
          <w:color w:val="0070C0"/>
          <w:sz w:val="24"/>
          <w:szCs w:val="24"/>
        </w:rPr>
        <w:t xml:space="preserve"> They believe this molecule could be developed as a drug </w:t>
      </w:r>
      <w:r w:rsidR="00B207F2">
        <w:rPr>
          <w:rFonts w:asciiTheme="minorHAnsi" w:hAnsiTheme="minorHAnsi" w:cstheme="minorHAnsi"/>
          <w:color w:val="0070C0"/>
          <w:sz w:val="24"/>
          <w:szCs w:val="24"/>
        </w:rPr>
        <w:t>to treat</w:t>
      </w:r>
      <w:r w:rsidR="006F0796">
        <w:rPr>
          <w:rFonts w:asciiTheme="minorHAnsi" w:hAnsiTheme="minorHAnsi" w:cstheme="minorHAnsi"/>
          <w:color w:val="0070C0"/>
          <w:sz w:val="24"/>
          <w:szCs w:val="24"/>
        </w:rPr>
        <w:t xml:space="preserve"> miRNA related disease.</w:t>
      </w:r>
    </w:p>
    <w:p w14:paraId="7134FD62" w14:textId="2F09DBDB" w:rsidR="00293F2D" w:rsidRPr="005F0AC1" w:rsidRDefault="00924592" w:rsidP="00293F2D">
      <w:pPr>
        <w:widowControl w:val="0"/>
        <w:autoSpaceDE w:val="0"/>
        <w:autoSpaceDN w:val="0"/>
        <w:adjustRightInd w:val="0"/>
        <w:spacing w:after="240" w:line="240" w:lineRule="auto"/>
        <w:rPr>
          <w:rFonts w:ascii="Calibri Light" w:hAnsi="Calibri Light" w:cs="Calibri Light"/>
          <w:noProof/>
          <w:color w:val="0070C0"/>
          <w:sz w:val="24"/>
          <w:szCs w:val="24"/>
        </w:rPr>
      </w:pPr>
      <w:r w:rsidRPr="00924592">
        <w:rPr>
          <w:rFonts w:cstheme="minorHAnsi"/>
          <w:color w:val="0070C0"/>
          <w:sz w:val="24"/>
          <w:szCs w:val="24"/>
        </w:rPr>
        <w:fldChar w:fldCharType="begin" w:fldLock="1"/>
      </w:r>
      <w:r w:rsidRPr="00924592">
        <w:rPr>
          <w:rFonts w:cstheme="minorHAnsi"/>
          <w:color w:val="0070C0"/>
          <w:sz w:val="24"/>
          <w:szCs w:val="24"/>
        </w:rPr>
        <w:instrText xml:space="preserve">ADDIN Mendeley Bibliography CSL_BIBLIOGRAPHY </w:instrText>
      </w:r>
      <w:r w:rsidRPr="00924592">
        <w:rPr>
          <w:rFonts w:cstheme="minorHAnsi"/>
          <w:color w:val="0070C0"/>
          <w:sz w:val="24"/>
          <w:szCs w:val="24"/>
        </w:rPr>
        <w:fldChar w:fldCharType="separate"/>
      </w:r>
      <w:r w:rsidR="005F0AC1" w:rsidRPr="005F0AC1">
        <w:rPr>
          <w:rFonts w:ascii="Calibri Light" w:hAnsi="Calibri Light" w:cs="Calibri Light"/>
          <w:noProof/>
          <w:color w:val="0070C0"/>
          <w:sz w:val="24"/>
          <w:szCs w:val="24"/>
        </w:rPr>
        <w:t xml:space="preserve">A. Murata, T. Fukuzumi, S. Umemoto, K. Nakatani, Bioorganic &amp; Medicinal Chemistry Letters Xanthone derivatives as potential inhibitors of miRNA processing by human Dicer : Targeting secondary structures of pre-miRNA by small molecules. </w:t>
      </w:r>
      <w:r w:rsidR="005F0AC1" w:rsidRPr="005F0AC1">
        <w:rPr>
          <w:rFonts w:ascii="Calibri Light" w:hAnsi="Calibri Light" w:cs="Calibri Light"/>
          <w:i/>
          <w:iCs/>
          <w:noProof/>
          <w:color w:val="0070C0"/>
          <w:sz w:val="24"/>
          <w:szCs w:val="24"/>
        </w:rPr>
        <w:t>Bioorg. Med. Chem. Lett.</w:t>
      </w:r>
      <w:r w:rsidR="005F0AC1" w:rsidRPr="005F0AC1">
        <w:rPr>
          <w:rFonts w:ascii="Calibri Light" w:hAnsi="Calibri Light" w:cs="Calibri Light"/>
          <w:noProof/>
          <w:color w:val="0070C0"/>
          <w:sz w:val="24"/>
          <w:szCs w:val="24"/>
        </w:rPr>
        <w:t xml:space="preserve"> </w:t>
      </w:r>
      <w:r w:rsidR="005F0AC1" w:rsidRPr="005F0AC1">
        <w:rPr>
          <w:rFonts w:ascii="Calibri Light" w:hAnsi="Calibri Light" w:cs="Calibri Light"/>
          <w:b/>
          <w:bCs/>
          <w:noProof/>
          <w:color w:val="0070C0"/>
          <w:sz w:val="24"/>
          <w:szCs w:val="24"/>
        </w:rPr>
        <w:t>23</w:t>
      </w:r>
      <w:r w:rsidR="005F0AC1" w:rsidRPr="005F0AC1">
        <w:rPr>
          <w:rFonts w:ascii="Calibri Light" w:hAnsi="Calibri Light" w:cs="Calibri Light"/>
          <w:noProof/>
          <w:color w:val="0070C0"/>
          <w:sz w:val="24"/>
          <w:szCs w:val="24"/>
        </w:rPr>
        <w:t>, 252–255 (2013).</w:t>
      </w:r>
    </w:p>
    <w:p w14:paraId="3D3624F6" w14:textId="733C8913" w:rsidR="00924592" w:rsidRPr="00924592" w:rsidRDefault="00924592" w:rsidP="00CD3948">
      <w:pPr>
        <w:pStyle w:val="HTMLPreformatted"/>
        <w:spacing w:after="240"/>
        <w:rPr>
          <w:rFonts w:asciiTheme="minorHAnsi" w:hAnsiTheme="minorHAnsi" w:cstheme="minorHAnsi"/>
          <w:color w:val="0070C0"/>
          <w:sz w:val="24"/>
          <w:szCs w:val="24"/>
        </w:rPr>
      </w:pPr>
      <w:r w:rsidRPr="00924592">
        <w:rPr>
          <w:rFonts w:asciiTheme="minorHAnsi" w:hAnsiTheme="minorHAnsi" w:cstheme="minorHAnsi"/>
          <w:color w:val="0070C0"/>
          <w:sz w:val="24"/>
          <w:szCs w:val="24"/>
        </w:rPr>
        <w:fldChar w:fldCharType="end"/>
      </w:r>
      <w:hyperlink r:id="rId35" w:history="1">
        <w:r w:rsidR="005F0AC1" w:rsidRPr="00AF2050">
          <w:rPr>
            <w:rStyle w:val="Hyperlink"/>
            <w:rFonts w:asciiTheme="minorHAnsi" w:hAnsiTheme="minorHAnsi" w:cstheme="minorHAnsi"/>
            <w:sz w:val="24"/>
            <w:szCs w:val="24"/>
          </w:rPr>
          <w:t>http://europepmc.org/abstract/MED/23164709</w:t>
        </w:r>
      </w:hyperlink>
      <w:r w:rsidR="005F0AC1">
        <w:rPr>
          <w:rFonts w:asciiTheme="minorHAnsi" w:hAnsiTheme="minorHAnsi" w:cstheme="minorHAnsi"/>
          <w:color w:val="0070C0"/>
          <w:sz w:val="24"/>
          <w:szCs w:val="24"/>
        </w:rPr>
        <w:t xml:space="preserve"> </w:t>
      </w:r>
    </w:p>
    <w:sectPr w:rsidR="00924592" w:rsidRPr="009245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DAF3B" w14:textId="77777777" w:rsidR="00954486" w:rsidRDefault="00954486" w:rsidP="00174FDC">
      <w:pPr>
        <w:spacing w:after="0" w:line="240" w:lineRule="auto"/>
      </w:pPr>
      <w:r>
        <w:separator/>
      </w:r>
    </w:p>
  </w:endnote>
  <w:endnote w:type="continuationSeparator" w:id="0">
    <w:p w14:paraId="47789CA3" w14:textId="77777777" w:rsidR="00954486" w:rsidRDefault="00954486" w:rsidP="00174F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32320" w14:textId="77777777" w:rsidR="00954486" w:rsidRDefault="00954486" w:rsidP="00174FDC">
      <w:pPr>
        <w:spacing w:after="0" w:line="240" w:lineRule="auto"/>
      </w:pPr>
      <w:r>
        <w:separator/>
      </w:r>
    </w:p>
  </w:footnote>
  <w:footnote w:type="continuationSeparator" w:id="0">
    <w:p w14:paraId="1404733D" w14:textId="77777777" w:rsidR="00954486" w:rsidRDefault="00954486" w:rsidP="00174F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84ECA"/>
    <w:multiLevelType w:val="hybridMultilevel"/>
    <w:tmpl w:val="CDD4E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DA3"/>
    <w:rsid w:val="0003295E"/>
    <w:rsid w:val="000352CE"/>
    <w:rsid w:val="000634B2"/>
    <w:rsid w:val="0006363E"/>
    <w:rsid w:val="0008035B"/>
    <w:rsid w:val="0008437E"/>
    <w:rsid w:val="00174FDC"/>
    <w:rsid w:val="001E7ECA"/>
    <w:rsid w:val="00234C51"/>
    <w:rsid w:val="00292B88"/>
    <w:rsid w:val="00293F2D"/>
    <w:rsid w:val="002B0DEA"/>
    <w:rsid w:val="002D6992"/>
    <w:rsid w:val="00321848"/>
    <w:rsid w:val="004517F5"/>
    <w:rsid w:val="0049198C"/>
    <w:rsid w:val="004A310E"/>
    <w:rsid w:val="004B5E94"/>
    <w:rsid w:val="004C7813"/>
    <w:rsid w:val="004E7452"/>
    <w:rsid w:val="00523E9A"/>
    <w:rsid w:val="005410C7"/>
    <w:rsid w:val="00542929"/>
    <w:rsid w:val="0055038F"/>
    <w:rsid w:val="005777A4"/>
    <w:rsid w:val="005851CE"/>
    <w:rsid w:val="005E3887"/>
    <w:rsid w:val="005F0AC1"/>
    <w:rsid w:val="006E1F3D"/>
    <w:rsid w:val="006F0796"/>
    <w:rsid w:val="00770BCB"/>
    <w:rsid w:val="00774227"/>
    <w:rsid w:val="007B39C7"/>
    <w:rsid w:val="007D6252"/>
    <w:rsid w:val="00817937"/>
    <w:rsid w:val="00834CFE"/>
    <w:rsid w:val="008C2981"/>
    <w:rsid w:val="00924592"/>
    <w:rsid w:val="00954486"/>
    <w:rsid w:val="009830BF"/>
    <w:rsid w:val="009E354F"/>
    <w:rsid w:val="009E6F8A"/>
    <w:rsid w:val="00A41634"/>
    <w:rsid w:val="00A8099A"/>
    <w:rsid w:val="00A86D7C"/>
    <w:rsid w:val="00AA6109"/>
    <w:rsid w:val="00AF6E67"/>
    <w:rsid w:val="00B06789"/>
    <w:rsid w:val="00B207F2"/>
    <w:rsid w:val="00B72E46"/>
    <w:rsid w:val="00C423E3"/>
    <w:rsid w:val="00C7354F"/>
    <w:rsid w:val="00CD3948"/>
    <w:rsid w:val="00D17516"/>
    <w:rsid w:val="00D8754E"/>
    <w:rsid w:val="00DD6719"/>
    <w:rsid w:val="00E321F5"/>
    <w:rsid w:val="00E542FE"/>
    <w:rsid w:val="00E66DA3"/>
    <w:rsid w:val="00E71520"/>
    <w:rsid w:val="00E84943"/>
    <w:rsid w:val="00E9780A"/>
    <w:rsid w:val="00ED4401"/>
    <w:rsid w:val="00EE79C4"/>
    <w:rsid w:val="00F24D44"/>
    <w:rsid w:val="00FA731A"/>
    <w:rsid w:val="00FF6B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FA2735"/>
  <w15:chartTrackingRefBased/>
  <w15:docId w15:val="{EC2675F2-3783-45B0-8729-30D819167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754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6DA3"/>
    <w:pPr>
      <w:ind w:left="720"/>
      <w:contextualSpacing/>
    </w:pPr>
  </w:style>
  <w:style w:type="character" w:styleId="Hyperlink">
    <w:name w:val="Hyperlink"/>
    <w:basedOn w:val="DefaultParagraphFont"/>
    <w:uiPriority w:val="99"/>
    <w:unhideWhenUsed/>
    <w:rsid w:val="00A8099A"/>
    <w:rPr>
      <w:color w:val="0000FF"/>
      <w:u w:val="single"/>
    </w:rPr>
  </w:style>
  <w:style w:type="character" w:customStyle="1" w:styleId="rllink">
    <w:name w:val="rllink"/>
    <w:basedOn w:val="DefaultParagraphFont"/>
    <w:rsid w:val="00A8099A"/>
  </w:style>
  <w:style w:type="character" w:customStyle="1" w:styleId="alnrn">
    <w:name w:val="alnrn"/>
    <w:basedOn w:val="DefaultParagraphFont"/>
    <w:rsid w:val="00A8099A"/>
  </w:style>
  <w:style w:type="character" w:customStyle="1" w:styleId="alnparlinks">
    <w:name w:val="alnparlinks"/>
    <w:basedOn w:val="DefaultParagraphFont"/>
    <w:rsid w:val="00A8099A"/>
  </w:style>
  <w:style w:type="paragraph" w:styleId="HTMLPreformatted">
    <w:name w:val="HTML Preformatted"/>
    <w:basedOn w:val="Normal"/>
    <w:link w:val="HTMLPreformattedChar"/>
    <w:uiPriority w:val="99"/>
    <w:unhideWhenUsed/>
    <w:rsid w:val="00A809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099A"/>
    <w:rPr>
      <w:rFonts w:ascii="Courier New" w:eastAsia="Times New Roman" w:hAnsi="Courier New" w:cs="Courier New"/>
      <w:sz w:val="20"/>
      <w:szCs w:val="20"/>
    </w:rPr>
  </w:style>
  <w:style w:type="paragraph" w:styleId="Header">
    <w:name w:val="header"/>
    <w:basedOn w:val="Normal"/>
    <w:link w:val="HeaderChar"/>
    <w:uiPriority w:val="99"/>
    <w:unhideWhenUsed/>
    <w:rsid w:val="00174F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4FDC"/>
  </w:style>
  <w:style w:type="paragraph" w:styleId="Footer">
    <w:name w:val="footer"/>
    <w:basedOn w:val="Normal"/>
    <w:link w:val="FooterChar"/>
    <w:uiPriority w:val="99"/>
    <w:unhideWhenUsed/>
    <w:rsid w:val="00174F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4FDC"/>
  </w:style>
  <w:style w:type="character" w:styleId="UnresolvedMention">
    <w:name w:val="Unresolved Mention"/>
    <w:basedOn w:val="DefaultParagraphFont"/>
    <w:uiPriority w:val="99"/>
    <w:semiHidden/>
    <w:unhideWhenUsed/>
    <w:rsid w:val="00FA731A"/>
    <w:rPr>
      <w:color w:val="605E5C"/>
      <w:shd w:val="clear" w:color="auto" w:fill="E1DFDD"/>
    </w:rPr>
  </w:style>
  <w:style w:type="paragraph" w:styleId="BalloonText">
    <w:name w:val="Balloon Text"/>
    <w:basedOn w:val="Normal"/>
    <w:link w:val="BalloonTextChar"/>
    <w:uiPriority w:val="99"/>
    <w:semiHidden/>
    <w:unhideWhenUsed/>
    <w:rsid w:val="000634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4B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66627">
      <w:bodyDiv w:val="1"/>
      <w:marLeft w:val="0"/>
      <w:marRight w:val="0"/>
      <w:marTop w:val="0"/>
      <w:marBottom w:val="0"/>
      <w:divBdr>
        <w:top w:val="none" w:sz="0" w:space="0" w:color="auto"/>
        <w:left w:val="none" w:sz="0" w:space="0" w:color="auto"/>
        <w:bottom w:val="none" w:sz="0" w:space="0" w:color="auto"/>
        <w:right w:val="none" w:sz="0" w:space="0" w:color="auto"/>
      </w:divBdr>
    </w:div>
    <w:div w:id="46804151">
      <w:bodyDiv w:val="1"/>
      <w:marLeft w:val="0"/>
      <w:marRight w:val="0"/>
      <w:marTop w:val="0"/>
      <w:marBottom w:val="0"/>
      <w:divBdr>
        <w:top w:val="none" w:sz="0" w:space="0" w:color="auto"/>
        <w:left w:val="none" w:sz="0" w:space="0" w:color="auto"/>
        <w:bottom w:val="none" w:sz="0" w:space="0" w:color="auto"/>
        <w:right w:val="none" w:sz="0" w:space="0" w:color="auto"/>
      </w:divBdr>
    </w:div>
    <w:div w:id="79984862">
      <w:bodyDiv w:val="1"/>
      <w:marLeft w:val="0"/>
      <w:marRight w:val="0"/>
      <w:marTop w:val="0"/>
      <w:marBottom w:val="0"/>
      <w:divBdr>
        <w:top w:val="none" w:sz="0" w:space="0" w:color="auto"/>
        <w:left w:val="none" w:sz="0" w:space="0" w:color="auto"/>
        <w:bottom w:val="none" w:sz="0" w:space="0" w:color="auto"/>
        <w:right w:val="none" w:sz="0" w:space="0" w:color="auto"/>
      </w:divBdr>
    </w:div>
    <w:div w:id="270089349">
      <w:bodyDiv w:val="1"/>
      <w:marLeft w:val="0"/>
      <w:marRight w:val="0"/>
      <w:marTop w:val="0"/>
      <w:marBottom w:val="0"/>
      <w:divBdr>
        <w:top w:val="none" w:sz="0" w:space="0" w:color="auto"/>
        <w:left w:val="none" w:sz="0" w:space="0" w:color="auto"/>
        <w:bottom w:val="none" w:sz="0" w:space="0" w:color="auto"/>
        <w:right w:val="none" w:sz="0" w:space="0" w:color="auto"/>
      </w:divBdr>
    </w:div>
    <w:div w:id="292753121">
      <w:bodyDiv w:val="1"/>
      <w:marLeft w:val="0"/>
      <w:marRight w:val="0"/>
      <w:marTop w:val="0"/>
      <w:marBottom w:val="0"/>
      <w:divBdr>
        <w:top w:val="none" w:sz="0" w:space="0" w:color="auto"/>
        <w:left w:val="none" w:sz="0" w:space="0" w:color="auto"/>
        <w:bottom w:val="none" w:sz="0" w:space="0" w:color="auto"/>
        <w:right w:val="none" w:sz="0" w:space="0" w:color="auto"/>
      </w:divBdr>
    </w:div>
    <w:div w:id="298655604">
      <w:bodyDiv w:val="1"/>
      <w:marLeft w:val="0"/>
      <w:marRight w:val="0"/>
      <w:marTop w:val="0"/>
      <w:marBottom w:val="0"/>
      <w:divBdr>
        <w:top w:val="none" w:sz="0" w:space="0" w:color="auto"/>
        <w:left w:val="none" w:sz="0" w:space="0" w:color="auto"/>
        <w:bottom w:val="none" w:sz="0" w:space="0" w:color="auto"/>
        <w:right w:val="none" w:sz="0" w:space="0" w:color="auto"/>
      </w:divBdr>
    </w:div>
    <w:div w:id="300574299">
      <w:bodyDiv w:val="1"/>
      <w:marLeft w:val="0"/>
      <w:marRight w:val="0"/>
      <w:marTop w:val="0"/>
      <w:marBottom w:val="0"/>
      <w:divBdr>
        <w:top w:val="none" w:sz="0" w:space="0" w:color="auto"/>
        <w:left w:val="none" w:sz="0" w:space="0" w:color="auto"/>
        <w:bottom w:val="none" w:sz="0" w:space="0" w:color="auto"/>
        <w:right w:val="none" w:sz="0" w:space="0" w:color="auto"/>
      </w:divBdr>
    </w:div>
    <w:div w:id="303389421">
      <w:bodyDiv w:val="1"/>
      <w:marLeft w:val="0"/>
      <w:marRight w:val="0"/>
      <w:marTop w:val="0"/>
      <w:marBottom w:val="0"/>
      <w:divBdr>
        <w:top w:val="none" w:sz="0" w:space="0" w:color="auto"/>
        <w:left w:val="none" w:sz="0" w:space="0" w:color="auto"/>
        <w:bottom w:val="none" w:sz="0" w:space="0" w:color="auto"/>
        <w:right w:val="none" w:sz="0" w:space="0" w:color="auto"/>
      </w:divBdr>
    </w:div>
    <w:div w:id="323361695">
      <w:bodyDiv w:val="1"/>
      <w:marLeft w:val="0"/>
      <w:marRight w:val="0"/>
      <w:marTop w:val="0"/>
      <w:marBottom w:val="0"/>
      <w:divBdr>
        <w:top w:val="none" w:sz="0" w:space="0" w:color="auto"/>
        <w:left w:val="none" w:sz="0" w:space="0" w:color="auto"/>
        <w:bottom w:val="none" w:sz="0" w:space="0" w:color="auto"/>
        <w:right w:val="none" w:sz="0" w:space="0" w:color="auto"/>
      </w:divBdr>
    </w:div>
    <w:div w:id="382675792">
      <w:bodyDiv w:val="1"/>
      <w:marLeft w:val="0"/>
      <w:marRight w:val="0"/>
      <w:marTop w:val="0"/>
      <w:marBottom w:val="0"/>
      <w:divBdr>
        <w:top w:val="none" w:sz="0" w:space="0" w:color="auto"/>
        <w:left w:val="none" w:sz="0" w:space="0" w:color="auto"/>
        <w:bottom w:val="none" w:sz="0" w:space="0" w:color="auto"/>
        <w:right w:val="none" w:sz="0" w:space="0" w:color="auto"/>
      </w:divBdr>
    </w:div>
    <w:div w:id="424770924">
      <w:bodyDiv w:val="1"/>
      <w:marLeft w:val="0"/>
      <w:marRight w:val="0"/>
      <w:marTop w:val="0"/>
      <w:marBottom w:val="0"/>
      <w:divBdr>
        <w:top w:val="none" w:sz="0" w:space="0" w:color="auto"/>
        <w:left w:val="none" w:sz="0" w:space="0" w:color="auto"/>
        <w:bottom w:val="none" w:sz="0" w:space="0" w:color="auto"/>
        <w:right w:val="none" w:sz="0" w:space="0" w:color="auto"/>
      </w:divBdr>
    </w:div>
    <w:div w:id="471798945">
      <w:bodyDiv w:val="1"/>
      <w:marLeft w:val="0"/>
      <w:marRight w:val="0"/>
      <w:marTop w:val="0"/>
      <w:marBottom w:val="0"/>
      <w:divBdr>
        <w:top w:val="none" w:sz="0" w:space="0" w:color="auto"/>
        <w:left w:val="none" w:sz="0" w:space="0" w:color="auto"/>
        <w:bottom w:val="none" w:sz="0" w:space="0" w:color="auto"/>
        <w:right w:val="none" w:sz="0" w:space="0" w:color="auto"/>
      </w:divBdr>
    </w:div>
    <w:div w:id="495610672">
      <w:bodyDiv w:val="1"/>
      <w:marLeft w:val="0"/>
      <w:marRight w:val="0"/>
      <w:marTop w:val="0"/>
      <w:marBottom w:val="0"/>
      <w:divBdr>
        <w:top w:val="none" w:sz="0" w:space="0" w:color="auto"/>
        <w:left w:val="none" w:sz="0" w:space="0" w:color="auto"/>
        <w:bottom w:val="none" w:sz="0" w:space="0" w:color="auto"/>
        <w:right w:val="none" w:sz="0" w:space="0" w:color="auto"/>
      </w:divBdr>
    </w:div>
    <w:div w:id="497888038">
      <w:bodyDiv w:val="1"/>
      <w:marLeft w:val="0"/>
      <w:marRight w:val="0"/>
      <w:marTop w:val="0"/>
      <w:marBottom w:val="0"/>
      <w:divBdr>
        <w:top w:val="none" w:sz="0" w:space="0" w:color="auto"/>
        <w:left w:val="none" w:sz="0" w:space="0" w:color="auto"/>
        <w:bottom w:val="none" w:sz="0" w:space="0" w:color="auto"/>
        <w:right w:val="none" w:sz="0" w:space="0" w:color="auto"/>
      </w:divBdr>
      <w:divsChild>
        <w:div w:id="424694299">
          <w:marLeft w:val="0"/>
          <w:marRight w:val="0"/>
          <w:marTop w:val="0"/>
          <w:marBottom w:val="0"/>
          <w:divBdr>
            <w:top w:val="none" w:sz="0" w:space="0" w:color="auto"/>
            <w:left w:val="none" w:sz="0" w:space="0" w:color="auto"/>
            <w:bottom w:val="none" w:sz="0" w:space="0" w:color="auto"/>
            <w:right w:val="none" w:sz="0" w:space="0" w:color="auto"/>
          </w:divBdr>
          <w:divsChild>
            <w:div w:id="1377390551">
              <w:marLeft w:val="0"/>
              <w:marRight w:val="0"/>
              <w:marTop w:val="0"/>
              <w:marBottom w:val="0"/>
              <w:divBdr>
                <w:top w:val="none" w:sz="0" w:space="0" w:color="auto"/>
                <w:left w:val="none" w:sz="0" w:space="0" w:color="auto"/>
                <w:bottom w:val="none" w:sz="0" w:space="0" w:color="auto"/>
                <w:right w:val="none" w:sz="0" w:space="0" w:color="auto"/>
              </w:divBdr>
              <w:divsChild>
                <w:div w:id="39062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270087">
          <w:marLeft w:val="0"/>
          <w:marRight w:val="0"/>
          <w:marTop w:val="0"/>
          <w:marBottom w:val="0"/>
          <w:divBdr>
            <w:top w:val="none" w:sz="0" w:space="0" w:color="auto"/>
            <w:left w:val="none" w:sz="0" w:space="0" w:color="auto"/>
            <w:bottom w:val="none" w:sz="0" w:space="0" w:color="auto"/>
            <w:right w:val="none" w:sz="0" w:space="0" w:color="auto"/>
          </w:divBdr>
          <w:divsChild>
            <w:div w:id="2001228044">
              <w:marLeft w:val="0"/>
              <w:marRight w:val="0"/>
              <w:marTop w:val="0"/>
              <w:marBottom w:val="0"/>
              <w:divBdr>
                <w:top w:val="none" w:sz="0" w:space="0" w:color="auto"/>
                <w:left w:val="none" w:sz="0" w:space="0" w:color="auto"/>
                <w:bottom w:val="none" w:sz="0" w:space="0" w:color="auto"/>
                <w:right w:val="none" w:sz="0" w:space="0" w:color="auto"/>
              </w:divBdr>
            </w:div>
          </w:divsChild>
        </w:div>
        <w:div w:id="910845786">
          <w:marLeft w:val="0"/>
          <w:marRight w:val="0"/>
          <w:marTop w:val="0"/>
          <w:marBottom w:val="0"/>
          <w:divBdr>
            <w:top w:val="none" w:sz="0" w:space="0" w:color="auto"/>
            <w:left w:val="none" w:sz="0" w:space="0" w:color="auto"/>
            <w:bottom w:val="none" w:sz="0" w:space="0" w:color="auto"/>
            <w:right w:val="none" w:sz="0" w:space="0" w:color="auto"/>
          </w:divBdr>
          <w:divsChild>
            <w:div w:id="618529357">
              <w:marLeft w:val="0"/>
              <w:marRight w:val="0"/>
              <w:marTop w:val="0"/>
              <w:marBottom w:val="0"/>
              <w:divBdr>
                <w:top w:val="none" w:sz="0" w:space="0" w:color="auto"/>
                <w:left w:val="none" w:sz="0" w:space="0" w:color="auto"/>
                <w:bottom w:val="none" w:sz="0" w:space="0" w:color="auto"/>
                <w:right w:val="none" w:sz="0" w:space="0" w:color="auto"/>
              </w:divBdr>
              <w:divsChild>
                <w:div w:id="1865169747">
                  <w:marLeft w:val="0"/>
                  <w:marRight w:val="0"/>
                  <w:marTop w:val="0"/>
                  <w:marBottom w:val="0"/>
                  <w:divBdr>
                    <w:top w:val="none" w:sz="0" w:space="0" w:color="auto"/>
                    <w:left w:val="none" w:sz="0" w:space="0" w:color="auto"/>
                    <w:bottom w:val="none" w:sz="0" w:space="0" w:color="auto"/>
                    <w:right w:val="none" w:sz="0" w:space="0" w:color="auto"/>
                  </w:divBdr>
                </w:div>
              </w:divsChild>
            </w:div>
            <w:div w:id="102571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597035">
      <w:bodyDiv w:val="1"/>
      <w:marLeft w:val="0"/>
      <w:marRight w:val="0"/>
      <w:marTop w:val="0"/>
      <w:marBottom w:val="0"/>
      <w:divBdr>
        <w:top w:val="none" w:sz="0" w:space="0" w:color="auto"/>
        <w:left w:val="none" w:sz="0" w:space="0" w:color="auto"/>
        <w:bottom w:val="none" w:sz="0" w:space="0" w:color="auto"/>
        <w:right w:val="none" w:sz="0" w:space="0" w:color="auto"/>
      </w:divBdr>
    </w:div>
    <w:div w:id="574896139">
      <w:bodyDiv w:val="1"/>
      <w:marLeft w:val="0"/>
      <w:marRight w:val="0"/>
      <w:marTop w:val="0"/>
      <w:marBottom w:val="0"/>
      <w:divBdr>
        <w:top w:val="none" w:sz="0" w:space="0" w:color="auto"/>
        <w:left w:val="none" w:sz="0" w:space="0" w:color="auto"/>
        <w:bottom w:val="none" w:sz="0" w:space="0" w:color="auto"/>
        <w:right w:val="none" w:sz="0" w:space="0" w:color="auto"/>
      </w:divBdr>
    </w:div>
    <w:div w:id="583302345">
      <w:bodyDiv w:val="1"/>
      <w:marLeft w:val="0"/>
      <w:marRight w:val="0"/>
      <w:marTop w:val="0"/>
      <w:marBottom w:val="0"/>
      <w:divBdr>
        <w:top w:val="none" w:sz="0" w:space="0" w:color="auto"/>
        <w:left w:val="none" w:sz="0" w:space="0" w:color="auto"/>
        <w:bottom w:val="none" w:sz="0" w:space="0" w:color="auto"/>
        <w:right w:val="none" w:sz="0" w:space="0" w:color="auto"/>
      </w:divBdr>
    </w:div>
    <w:div w:id="594293108">
      <w:bodyDiv w:val="1"/>
      <w:marLeft w:val="0"/>
      <w:marRight w:val="0"/>
      <w:marTop w:val="0"/>
      <w:marBottom w:val="0"/>
      <w:divBdr>
        <w:top w:val="none" w:sz="0" w:space="0" w:color="auto"/>
        <w:left w:val="none" w:sz="0" w:space="0" w:color="auto"/>
        <w:bottom w:val="none" w:sz="0" w:space="0" w:color="auto"/>
        <w:right w:val="none" w:sz="0" w:space="0" w:color="auto"/>
      </w:divBdr>
    </w:div>
    <w:div w:id="606154064">
      <w:bodyDiv w:val="1"/>
      <w:marLeft w:val="0"/>
      <w:marRight w:val="0"/>
      <w:marTop w:val="0"/>
      <w:marBottom w:val="0"/>
      <w:divBdr>
        <w:top w:val="none" w:sz="0" w:space="0" w:color="auto"/>
        <w:left w:val="none" w:sz="0" w:space="0" w:color="auto"/>
        <w:bottom w:val="none" w:sz="0" w:space="0" w:color="auto"/>
        <w:right w:val="none" w:sz="0" w:space="0" w:color="auto"/>
      </w:divBdr>
    </w:div>
    <w:div w:id="641151625">
      <w:bodyDiv w:val="1"/>
      <w:marLeft w:val="0"/>
      <w:marRight w:val="0"/>
      <w:marTop w:val="0"/>
      <w:marBottom w:val="0"/>
      <w:divBdr>
        <w:top w:val="none" w:sz="0" w:space="0" w:color="auto"/>
        <w:left w:val="none" w:sz="0" w:space="0" w:color="auto"/>
        <w:bottom w:val="none" w:sz="0" w:space="0" w:color="auto"/>
        <w:right w:val="none" w:sz="0" w:space="0" w:color="auto"/>
      </w:divBdr>
    </w:div>
    <w:div w:id="660082296">
      <w:bodyDiv w:val="1"/>
      <w:marLeft w:val="0"/>
      <w:marRight w:val="0"/>
      <w:marTop w:val="0"/>
      <w:marBottom w:val="0"/>
      <w:divBdr>
        <w:top w:val="none" w:sz="0" w:space="0" w:color="auto"/>
        <w:left w:val="none" w:sz="0" w:space="0" w:color="auto"/>
        <w:bottom w:val="none" w:sz="0" w:space="0" w:color="auto"/>
        <w:right w:val="none" w:sz="0" w:space="0" w:color="auto"/>
      </w:divBdr>
    </w:div>
    <w:div w:id="695622820">
      <w:bodyDiv w:val="1"/>
      <w:marLeft w:val="0"/>
      <w:marRight w:val="0"/>
      <w:marTop w:val="0"/>
      <w:marBottom w:val="0"/>
      <w:divBdr>
        <w:top w:val="none" w:sz="0" w:space="0" w:color="auto"/>
        <w:left w:val="none" w:sz="0" w:space="0" w:color="auto"/>
        <w:bottom w:val="none" w:sz="0" w:space="0" w:color="auto"/>
        <w:right w:val="none" w:sz="0" w:space="0" w:color="auto"/>
      </w:divBdr>
    </w:div>
    <w:div w:id="698042994">
      <w:bodyDiv w:val="1"/>
      <w:marLeft w:val="0"/>
      <w:marRight w:val="0"/>
      <w:marTop w:val="0"/>
      <w:marBottom w:val="0"/>
      <w:divBdr>
        <w:top w:val="none" w:sz="0" w:space="0" w:color="auto"/>
        <w:left w:val="none" w:sz="0" w:space="0" w:color="auto"/>
        <w:bottom w:val="none" w:sz="0" w:space="0" w:color="auto"/>
        <w:right w:val="none" w:sz="0" w:space="0" w:color="auto"/>
      </w:divBdr>
    </w:div>
    <w:div w:id="723409347">
      <w:bodyDiv w:val="1"/>
      <w:marLeft w:val="0"/>
      <w:marRight w:val="0"/>
      <w:marTop w:val="0"/>
      <w:marBottom w:val="0"/>
      <w:divBdr>
        <w:top w:val="none" w:sz="0" w:space="0" w:color="auto"/>
        <w:left w:val="none" w:sz="0" w:space="0" w:color="auto"/>
        <w:bottom w:val="none" w:sz="0" w:space="0" w:color="auto"/>
        <w:right w:val="none" w:sz="0" w:space="0" w:color="auto"/>
      </w:divBdr>
    </w:div>
    <w:div w:id="733360815">
      <w:bodyDiv w:val="1"/>
      <w:marLeft w:val="0"/>
      <w:marRight w:val="0"/>
      <w:marTop w:val="0"/>
      <w:marBottom w:val="0"/>
      <w:divBdr>
        <w:top w:val="none" w:sz="0" w:space="0" w:color="auto"/>
        <w:left w:val="none" w:sz="0" w:space="0" w:color="auto"/>
        <w:bottom w:val="none" w:sz="0" w:space="0" w:color="auto"/>
        <w:right w:val="none" w:sz="0" w:space="0" w:color="auto"/>
      </w:divBdr>
    </w:div>
    <w:div w:id="779910942">
      <w:bodyDiv w:val="1"/>
      <w:marLeft w:val="0"/>
      <w:marRight w:val="0"/>
      <w:marTop w:val="0"/>
      <w:marBottom w:val="0"/>
      <w:divBdr>
        <w:top w:val="none" w:sz="0" w:space="0" w:color="auto"/>
        <w:left w:val="none" w:sz="0" w:space="0" w:color="auto"/>
        <w:bottom w:val="none" w:sz="0" w:space="0" w:color="auto"/>
        <w:right w:val="none" w:sz="0" w:space="0" w:color="auto"/>
      </w:divBdr>
    </w:div>
    <w:div w:id="780222682">
      <w:bodyDiv w:val="1"/>
      <w:marLeft w:val="0"/>
      <w:marRight w:val="0"/>
      <w:marTop w:val="0"/>
      <w:marBottom w:val="0"/>
      <w:divBdr>
        <w:top w:val="none" w:sz="0" w:space="0" w:color="auto"/>
        <w:left w:val="none" w:sz="0" w:space="0" w:color="auto"/>
        <w:bottom w:val="none" w:sz="0" w:space="0" w:color="auto"/>
        <w:right w:val="none" w:sz="0" w:space="0" w:color="auto"/>
      </w:divBdr>
    </w:div>
    <w:div w:id="801844388">
      <w:bodyDiv w:val="1"/>
      <w:marLeft w:val="0"/>
      <w:marRight w:val="0"/>
      <w:marTop w:val="0"/>
      <w:marBottom w:val="0"/>
      <w:divBdr>
        <w:top w:val="none" w:sz="0" w:space="0" w:color="auto"/>
        <w:left w:val="none" w:sz="0" w:space="0" w:color="auto"/>
        <w:bottom w:val="none" w:sz="0" w:space="0" w:color="auto"/>
        <w:right w:val="none" w:sz="0" w:space="0" w:color="auto"/>
      </w:divBdr>
    </w:div>
    <w:div w:id="831989718">
      <w:bodyDiv w:val="1"/>
      <w:marLeft w:val="0"/>
      <w:marRight w:val="0"/>
      <w:marTop w:val="0"/>
      <w:marBottom w:val="0"/>
      <w:divBdr>
        <w:top w:val="none" w:sz="0" w:space="0" w:color="auto"/>
        <w:left w:val="none" w:sz="0" w:space="0" w:color="auto"/>
        <w:bottom w:val="none" w:sz="0" w:space="0" w:color="auto"/>
        <w:right w:val="none" w:sz="0" w:space="0" w:color="auto"/>
      </w:divBdr>
    </w:div>
    <w:div w:id="877086516">
      <w:bodyDiv w:val="1"/>
      <w:marLeft w:val="0"/>
      <w:marRight w:val="0"/>
      <w:marTop w:val="0"/>
      <w:marBottom w:val="0"/>
      <w:divBdr>
        <w:top w:val="none" w:sz="0" w:space="0" w:color="auto"/>
        <w:left w:val="none" w:sz="0" w:space="0" w:color="auto"/>
        <w:bottom w:val="none" w:sz="0" w:space="0" w:color="auto"/>
        <w:right w:val="none" w:sz="0" w:space="0" w:color="auto"/>
      </w:divBdr>
    </w:div>
    <w:div w:id="917060925">
      <w:bodyDiv w:val="1"/>
      <w:marLeft w:val="0"/>
      <w:marRight w:val="0"/>
      <w:marTop w:val="0"/>
      <w:marBottom w:val="0"/>
      <w:divBdr>
        <w:top w:val="none" w:sz="0" w:space="0" w:color="auto"/>
        <w:left w:val="none" w:sz="0" w:space="0" w:color="auto"/>
        <w:bottom w:val="none" w:sz="0" w:space="0" w:color="auto"/>
        <w:right w:val="none" w:sz="0" w:space="0" w:color="auto"/>
      </w:divBdr>
    </w:div>
    <w:div w:id="953562415">
      <w:bodyDiv w:val="1"/>
      <w:marLeft w:val="0"/>
      <w:marRight w:val="0"/>
      <w:marTop w:val="0"/>
      <w:marBottom w:val="0"/>
      <w:divBdr>
        <w:top w:val="none" w:sz="0" w:space="0" w:color="auto"/>
        <w:left w:val="none" w:sz="0" w:space="0" w:color="auto"/>
        <w:bottom w:val="none" w:sz="0" w:space="0" w:color="auto"/>
        <w:right w:val="none" w:sz="0" w:space="0" w:color="auto"/>
      </w:divBdr>
    </w:div>
    <w:div w:id="968976096">
      <w:bodyDiv w:val="1"/>
      <w:marLeft w:val="0"/>
      <w:marRight w:val="0"/>
      <w:marTop w:val="0"/>
      <w:marBottom w:val="0"/>
      <w:divBdr>
        <w:top w:val="none" w:sz="0" w:space="0" w:color="auto"/>
        <w:left w:val="none" w:sz="0" w:space="0" w:color="auto"/>
        <w:bottom w:val="none" w:sz="0" w:space="0" w:color="auto"/>
        <w:right w:val="none" w:sz="0" w:space="0" w:color="auto"/>
      </w:divBdr>
    </w:div>
    <w:div w:id="1059091588">
      <w:bodyDiv w:val="1"/>
      <w:marLeft w:val="0"/>
      <w:marRight w:val="0"/>
      <w:marTop w:val="0"/>
      <w:marBottom w:val="0"/>
      <w:divBdr>
        <w:top w:val="none" w:sz="0" w:space="0" w:color="auto"/>
        <w:left w:val="none" w:sz="0" w:space="0" w:color="auto"/>
        <w:bottom w:val="none" w:sz="0" w:space="0" w:color="auto"/>
        <w:right w:val="none" w:sz="0" w:space="0" w:color="auto"/>
      </w:divBdr>
    </w:div>
    <w:div w:id="1090849993">
      <w:bodyDiv w:val="1"/>
      <w:marLeft w:val="0"/>
      <w:marRight w:val="0"/>
      <w:marTop w:val="0"/>
      <w:marBottom w:val="0"/>
      <w:divBdr>
        <w:top w:val="none" w:sz="0" w:space="0" w:color="auto"/>
        <w:left w:val="none" w:sz="0" w:space="0" w:color="auto"/>
        <w:bottom w:val="none" w:sz="0" w:space="0" w:color="auto"/>
        <w:right w:val="none" w:sz="0" w:space="0" w:color="auto"/>
      </w:divBdr>
    </w:div>
    <w:div w:id="1091320012">
      <w:bodyDiv w:val="1"/>
      <w:marLeft w:val="0"/>
      <w:marRight w:val="0"/>
      <w:marTop w:val="0"/>
      <w:marBottom w:val="0"/>
      <w:divBdr>
        <w:top w:val="none" w:sz="0" w:space="0" w:color="auto"/>
        <w:left w:val="none" w:sz="0" w:space="0" w:color="auto"/>
        <w:bottom w:val="none" w:sz="0" w:space="0" w:color="auto"/>
        <w:right w:val="none" w:sz="0" w:space="0" w:color="auto"/>
      </w:divBdr>
    </w:div>
    <w:div w:id="1134061788">
      <w:bodyDiv w:val="1"/>
      <w:marLeft w:val="0"/>
      <w:marRight w:val="0"/>
      <w:marTop w:val="0"/>
      <w:marBottom w:val="0"/>
      <w:divBdr>
        <w:top w:val="none" w:sz="0" w:space="0" w:color="auto"/>
        <w:left w:val="none" w:sz="0" w:space="0" w:color="auto"/>
        <w:bottom w:val="none" w:sz="0" w:space="0" w:color="auto"/>
        <w:right w:val="none" w:sz="0" w:space="0" w:color="auto"/>
      </w:divBdr>
    </w:div>
    <w:div w:id="1154371536">
      <w:bodyDiv w:val="1"/>
      <w:marLeft w:val="0"/>
      <w:marRight w:val="0"/>
      <w:marTop w:val="0"/>
      <w:marBottom w:val="0"/>
      <w:divBdr>
        <w:top w:val="none" w:sz="0" w:space="0" w:color="auto"/>
        <w:left w:val="none" w:sz="0" w:space="0" w:color="auto"/>
        <w:bottom w:val="none" w:sz="0" w:space="0" w:color="auto"/>
        <w:right w:val="none" w:sz="0" w:space="0" w:color="auto"/>
      </w:divBdr>
    </w:div>
    <w:div w:id="1235242001">
      <w:bodyDiv w:val="1"/>
      <w:marLeft w:val="0"/>
      <w:marRight w:val="0"/>
      <w:marTop w:val="0"/>
      <w:marBottom w:val="0"/>
      <w:divBdr>
        <w:top w:val="none" w:sz="0" w:space="0" w:color="auto"/>
        <w:left w:val="none" w:sz="0" w:space="0" w:color="auto"/>
        <w:bottom w:val="none" w:sz="0" w:space="0" w:color="auto"/>
        <w:right w:val="none" w:sz="0" w:space="0" w:color="auto"/>
      </w:divBdr>
    </w:div>
    <w:div w:id="1241450985">
      <w:bodyDiv w:val="1"/>
      <w:marLeft w:val="0"/>
      <w:marRight w:val="0"/>
      <w:marTop w:val="0"/>
      <w:marBottom w:val="0"/>
      <w:divBdr>
        <w:top w:val="none" w:sz="0" w:space="0" w:color="auto"/>
        <w:left w:val="none" w:sz="0" w:space="0" w:color="auto"/>
        <w:bottom w:val="none" w:sz="0" w:space="0" w:color="auto"/>
        <w:right w:val="none" w:sz="0" w:space="0" w:color="auto"/>
      </w:divBdr>
    </w:div>
    <w:div w:id="1242830804">
      <w:bodyDiv w:val="1"/>
      <w:marLeft w:val="0"/>
      <w:marRight w:val="0"/>
      <w:marTop w:val="0"/>
      <w:marBottom w:val="0"/>
      <w:divBdr>
        <w:top w:val="none" w:sz="0" w:space="0" w:color="auto"/>
        <w:left w:val="none" w:sz="0" w:space="0" w:color="auto"/>
        <w:bottom w:val="none" w:sz="0" w:space="0" w:color="auto"/>
        <w:right w:val="none" w:sz="0" w:space="0" w:color="auto"/>
      </w:divBdr>
    </w:div>
    <w:div w:id="1243292193">
      <w:bodyDiv w:val="1"/>
      <w:marLeft w:val="0"/>
      <w:marRight w:val="0"/>
      <w:marTop w:val="0"/>
      <w:marBottom w:val="0"/>
      <w:divBdr>
        <w:top w:val="none" w:sz="0" w:space="0" w:color="auto"/>
        <w:left w:val="none" w:sz="0" w:space="0" w:color="auto"/>
        <w:bottom w:val="none" w:sz="0" w:space="0" w:color="auto"/>
        <w:right w:val="none" w:sz="0" w:space="0" w:color="auto"/>
      </w:divBdr>
    </w:div>
    <w:div w:id="1300381236">
      <w:bodyDiv w:val="1"/>
      <w:marLeft w:val="0"/>
      <w:marRight w:val="0"/>
      <w:marTop w:val="0"/>
      <w:marBottom w:val="0"/>
      <w:divBdr>
        <w:top w:val="none" w:sz="0" w:space="0" w:color="auto"/>
        <w:left w:val="none" w:sz="0" w:space="0" w:color="auto"/>
        <w:bottom w:val="none" w:sz="0" w:space="0" w:color="auto"/>
        <w:right w:val="none" w:sz="0" w:space="0" w:color="auto"/>
      </w:divBdr>
    </w:div>
    <w:div w:id="1466006772">
      <w:bodyDiv w:val="1"/>
      <w:marLeft w:val="0"/>
      <w:marRight w:val="0"/>
      <w:marTop w:val="0"/>
      <w:marBottom w:val="0"/>
      <w:divBdr>
        <w:top w:val="none" w:sz="0" w:space="0" w:color="auto"/>
        <w:left w:val="none" w:sz="0" w:space="0" w:color="auto"/>
        <w:bottom w:val="none" w:sz="0" w:space="0" w:color="auto"/>
        <w:right w:val="none" w:sz="0" w:space="0" w:color="auto"/>
      </w:divBdr>
    </w:div>
    <w:div w:id="1519849864">
      <w:bodyDiv w:val="1"/>
      <w:marLeft w:val="0"/>
      <w:marRight w:val="0"/>
      <w:marTop w:val="0"/>
      <w:marBottom w:val="0"/>
      <w:divBdr>
        <w:top w:val="none" w:sz="0" w:space="0" w:color="auto"/>
        <w:left w:val="none" w:sz="0" w:space="0" w:color="auto"/>
        <w:bottom w:val="none" w:sz="0" w:space="0" w:color="auto"/>
        <w:right w:val="none" w:sz="0" w:space="0" w:color="auto"/>
      </w:divBdr>
    </w:div>
    <w:div w:id="1534540501">
      <w:bodyDiv w:val="1"/>
      <w:marLeft w:val="0"/>
      <w:marRight w:val="0"/>
      <w:marTop w:val="0"/>
      <w:marBottom w:val="0"/>
      <w:divBdr>
        <w:top w:val="none" w:sz="0" w:space="0" w:color="auto"/>
        <w:left w:val="none" w:sz="0" w:space="0" w:color="auto"/>
        <w:bottom w:val="none" w:sz="0" w:space="0" w:color="auto"/>
        <w:right w:val="none" w:sz="0" w:space="0" w:color="auto"/>
      </w:divBdr>
    </w:div>
    <w:div w:id="1577282813">
      <w:bodyDiv w:val="1"/>
      <w:marLeft w:val="0"/>
      <w:marRight w:val="0"/>
      <w:marTop w:val="0"/>
      <w:marBottom w:val="0"/>
      <w:divBdr>
        <w:top w:val="none" w:sz="0" w:space="0" w:color="auto"/>
        <w:left w:val="none" w:sz="0" w:space="0" w:color="auto"/>
        <w:bottom w:val="none" w:sz="0" w:space="0" w:color="auto"/>
        <w:right w:val="none" w:sz="0" w:space="0" w:color="auto"/>
      </w:divBdr>
    </w:div>
    <w:div w:id="1697542429">
      <w:bodyDiv w:val="1"/>
      <w:marLeft w:val="0"/>
      <w:marRight w:val="0"/>
      <w:marTop w:val="0"/>
      <w:marBottom w:val="0"/>
      <w:divBdr>
        <w:top w:val="none" w:sz="0" w:space="0" w:color="auto"/>
        <w:left w:val="none" w:sz="0" w:space="0" w:color="auto"/>
        <w:bottom w:val="none" w:sz="0" w:space="0" w:color="auto"/>
        <w:right w:val="none" w:sz="0" w:space="0" w:color="auto"/>
      </w:divBdr>
    </w:div>
    <w:div w:id="1725255132">
      <w:bodyDiv w:val="1"/>
      <w:marLeft w:val="0"/>
      <w:marRight w:val="0"/>
      <w:marTop w:val="0"/>
      <w:marBottom w:val="0"/>
      <w:divBdr>
        <w:top w:val="none" w:sz="0" w:space="0" w:color="auto"/>
        <w:left w:val="none" w:sz="0" w:space="0" w:color="auto"/>
        <w:bottom w:val="none" w:sz="0" w:space="0" w:color="auto"/>
        <w:right w:val="none" w:sz="0" w:space="0" w:color="auto"/>
      </w:divBdr>
    </w:div>
    <w:div w:id="1751734625">
      <w:bodyDiv w:val="1"/>
      <w:marLeft w:val="0"/>
      <w:marRight w:val="0"/>
      <w:marTop w:val="0"/>
      <w:marBottom w:val="0"/>
      <w:divBdr>
        <w:top w:val="none" w:sz="0" w:space="0" w:color="auto"/>
        <w:left w:val="none" w:sz="0" w:space="0" w:color="auto"/>
        <w:bottom w:val="none" w:sz="0" w:space="0" w:color="auto"/>
        <w:right w:val="none" w:sz="0" w:space="0" w:color="auto"/>
      </w:divBdr>
    </w:div>
    <w:div w:id="1764765125">
      <w:bodyDiv w:val="1"/>
      <w:marLeft w:val="0"/>
      <w:marRight w:val="0"/>
      <w:marTop w:val="0"/>
      <w:marBottom w:val="0"/>
      <w:divBdr>
        <w:top w:val="none" w:sz="0" w:space="0" w:color="auto"/>
        <w:left w:val="none" w:sz="0" w:space="0" w:color="auto"/>
        <w:bottom w:val="none" w:sz="0" w:space="0" w:color="auto"/>
        <w:right w:val="none" w:sz="0" w:space="0" w:color="auto"/>
      </w:divBdr>
    </w:div>
    <w:div w:id="1789397641">
      <w:bodyDiv w:val="1"/>
      <w:marLeft w:val="0"/>
      <w:marRight w:val="0"/>
      <w:marTop w:val="0"/>
      <w:marBottom w:val="0"/>
      <w:divBdr>
        <w:top w:val="none" w:sz="0" w:space="0" w:color="auto"/>
        <w:left w:val="none" w:sz="0" w:space="0" w:color="auto"/>
        <w:bottom w:val="none" w:sz="0" w:space="0" w:color="auto"/>
        <w:right w:val="none" w:sz="0" w:space="0" w:color="auto"/>
      </w:divBdr>
    </w:div>
    <w:div w:id="1842549086">
      <w:bodyDiv w:val="1"/>
      <w:marLeft w:val="0"/>
      <w:marRight w:val="0"/>
      <w:marTop w:val="0"/>
      <w:marBottom w:val="0"/>
      <w:divBdr>
        <w:top w:val="none" w:sz="0" w:space="0" w:color="auto"/>
        <w:left w:val="none" w:sz="0" w:space="0" w:color="auto"/>
        <w:bottom w:val="none" w:sz="0" w:space="0" w:color="auto"/>
        <w:right w:val="none" w:sz="0" w:space="0" w:color="auto"/>
      </w:divBdr>
    </w:div>
    <w:div w:id="1851867701">
      <w:bodyDiv w:val="1"/>
      <w:marLeft w:val="0"/>
      <w:marRight w:val="0"/>
      <w:marTop w:val="0"/>
      <w:marBottom w:val="0"/>
      <w:divBdr>
        <w:top w:val="none" w:sz="0" w:space="0" w:color="auto"/>
        <w:left w:val="none" w:sz="0" w:space="0" w:color="auto"/>
        <w:bottom w:val="none" w:sz="0" w:space="0" w:color="auto"/>
        <w:right w:val="none" w:sz="0" w:space="0" w:color="auto"/>
      </w:divBdr>
    </w:div>
    <w:div w:id="1865633825">
      <w:bodyDiv w:val="1"/>
      <w:marLeft w:val="0"/>
      <w:marRight w:val="0"/>
      <w:marTop w:val="0"/>
      <w:marBottom w:val="0"/>
      <w:divBdr>
        <w:top w:val="none" w:sz="0" w:space="0" w:color="auto"/>
        <w:left w:val="none" w:sz="0" w:space="0" w:color="auto"/>
        <w:bottom w:val="none" w:sz="0" w:space="0" w:color="auto"/>
        <w:right w:val="none" w:sz="0" w:space="0" w:color="auto"/>
      </w:divBdr>
    </w:div>
    <w:div w:id="1901864554">
      <w:bodyDiv w:val="1"/>
      <w:marLeft w:val="0"/>
      <w:marRight w:val="0"/>
      <w:marTop w:val="0"/>
      <w:marBottom w:val="0"/>
      <w:divBdr>
        <w:top w:val="none" w:sz="0" w:space="0" w:color="auto"/>
        <w:left w:val="none" w:sz="0" w:space="0" w:color="auto"/>
        <w:bottom w:val="none" w:sz="0" w:space="0" w:color="auto"/>
        <w:right w:val="none" w:sz="0" w:space="0" w:color="auto"/>
      </w:divBdr>
    </w:div>
    <w:div w:id="1922175967">
      <w:bodyDiv w:val="1"/>
      <w:marLeft w:val="0"/>
      <w:marRight w:val="0"/>
      <w:marTop w:val="0"/>
      <w:marBottom w:val="0"/>
      <w:divBdr>
        <w:top w:val="none" w:sz="0" w:space="0" w:color="auto"/>
        <w:left w:val="none" w:sz="0" w:space="0" w:color="auto"/>
        <w:bottom w:val="none" w:sz="0" w:space="0" w:color="auto"/>
        <w:right w:val="none" w:sz="0" w:space="0" w:color="auto"/>
      </w:divBdr>
    </w:div>
    <w:div w:id="2010449963">
      <w:bodyDiv w:val="1"/>
      <w:marLeft w:val="0"/>
      <w:marRight w:val="0"/>
      <w:marTop w:val="0"/>
      <w:marBottom w:val="0"/>
      <w:divBdr>
        <w:top w:val="none" w:sz="0" w:space="0" w:color="auto"/>
        <w:left w:val="none" w:sz="0" w:space="0" w:color="auto"/>
        <w:bottom w:val="none" w:sz="0" w:space="0" w:color="auto"/>
        <w:right w:val="none" w:sz="0" w:space="0" w:color="auto"/>
      </w:divBdr>
    </w:div>
    <w:div w:id="2132092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europepmc.org/abstract/MED/27641467"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www.ebi.ac.uk/chembl/target/inspect/CHEMBL2311232"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www.ebi.ac.uk/chemb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europepmc.org/abstract/MED/231647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Trebuchet MS"/>
        <a:ea typeface=""/>
        <a:cs typeface=""/>
      </a:majorFont>
      <a:minorFont>
        <a:latin typeface="Calibri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6B560C-D8D8-4762-92B1-0672BE3D1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TotalTime>
  <Pages>21</Pages>
  <Words>6826</Words>
  <Characters>3891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dc:creator>
  <cp:keywords/>
  <dc:description/>
  <cp:lastModifiedBy>Amy</cp:lastModifiedBy>
  <cp:revision>16</cp:revision>
  <cp:lastPrinted>2019-03-12T20:07:00Z</cp:lastPrinted>
  <dcterms:created xsi:type="dcterms:W3CDTF">2019-02-21T07:06:00Z</dcterms:created>
  <dcterms:modified xsi:type="dcterms:W3CDTF">2019-03-12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dc7c4e-86b6-37d5-a9ef-3c4893c62207</vt:lpwstr>
  </property>
  <property fmtid="{D5CDD505-2E9C-101B-9397-08002B2CF9AE}" pid="4" name="Mendeley Citation Style_1">
    <vt:lpwstr>http://www.zotero.org/styles/scienc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cell-science</vt:lpwstr>
  </property>
  <property fmtid="{D5CDD505-2E9C-101B-9397-08002B2CF9AE}" pid="16" name="Mendeley Recent Style Name 5_1">
    <vt:lpwstr>Journal of Cell Scienc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journal-of-biological-chemistry</vt:lpwstr>
  </property>
  <property fmtid="{D5CDD505-2E9C-101B-9397-08002B2CF9AE}" pid="24" name="Mendeley Recent Style Name 9_1">
    <vt:lpwstr>The Journal of Biological Chemistry</vt:lpwstr>
  </property>
</Properties>
</file>